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6C7488" w14:textId="0CA96336" w:rsidR="00DB1AA9" w:rsidRDefault="000D6BE6">
      <w:pPr>
        <w:rPr>
          <w:rFonts w:ascii="Mukta Vaani" w:hAnsi="Mukta Vaani" w:cs="Mukta Vaani"/>
        </w:rPr>
      </w:pPr>
      <w:r w:rsidRPr="00157F49">
        <w:rPr>
          <w:rFonts w:ascii="Mukta Vaani" w:hAnsi="Mukta Vaani" w:cs="Mukta Vaani"/>
          <w:noProof/>
        </w:rPr>
        <mc:AlternateContent>
          <mc:Choice Requires="wps">
            <w:drawing>
              <wp:anchor distT="45720" distB="45720" distL="114300" distR="114300" simplePos="0" relativeHeight="251680768" behindDoc="0" locked="0" layoutInCell="1" allowOverlap="1" wp14:anchorId="07A0D311" wp14:editId="594FBB7F">
                <wp:simplePos x="0" y="0"/>
                <wp:positionH relativeFrom="margin">
                  <wp:align>center</wp:align>
                </wp:positionH>
                <wp:positionV relativeFrom="paragraph">
                  <wp:posOffset>854331</wp:posOffset>
                </wp:positionV>
                <wp:extent cx="2609850" cy="266700"/>
                <wp:effectExtent l="0" t="0" r="0" b="0"/>
                <wp:wrapSquare wrapText="bothSides"/>
                <wp:docPr id="1672439088"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266700"/>
                        </a:xfrm>
                        <a:prstGeom prst="rect">
                          <a:avLst/>
                        </a:prstGeom>
                        <a:noFill/>
                        <a:ln w="9525">
                          <a:noFill/>
                          <a:miter lim="800000"/>
                          <a:headEnd/>
                          <a:tailEnd/>
                        </a:ln>
                      </wps:spPr>
                      <wps:txbx>
                        <w:txbxContent>
                          <w:p w14:paraId="25594F29" w14:textId="106D636A" w:rsidR="00157F49" w:rsidRPr="003027D1" w:rsidRDefault="00157F49" w:rsidP="00157F49">
                            <w:pPr>
                              <w:jc w:val="center"/>
                              <w:rPr>
                                <w:rFonts w:ascii="Mukta Vaani" w:hAnsi="Mukta Vaani" w:cs="Mukta Vaani"/>
                                <w:color w:val="D8FDF6"/>
                                <w:spacing w:val="54"/>
                                <w:lang w:val="en-US"/>
                              </w:rPr>
                            </w:pPr>
                            <w:r w:rsidRPr="003027D1">
                              <w:rPr>
                                <w:rFonts w:ascii="Mukta Vaani" w:hAnsi="Mukta Vaani" w:cs="Mukta Vaani"/>
                                <w:color w:val="D8FDF6"/>
                                <w:spacing w:val="54"/>
                                <w:lang w:val="en-US"/>
                              </w:rPr>
                              <w:t>Erhvervsakademi Aarhu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7A0D311" id="_x0000_t202" coordsize="21600,21600" o:spt="202" path="m,l,21600r21600,l21600,xe">
                <v:stroke joinstyle="miter"/>
                <v:path gradientshapeok="t" o:connecttype="rect"/>
              </v:shapetype>
              <v:shape id="Tekstfelt 2" o:spid="_x0000_s1026" type="#_x0000_t202" style="position:absolute;margin-left:0;margin-top:67.25pt;width:205.5pt;height:21pt;z-index:2516807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" filled="f" stroked="f">
                <v:textbox>
                  <w:txbxContent>
                    <w:p w14:paraId="25594F29" w14:textId="106D636A" w:rsidR="00157F49" w:rsidRPr="003027D1" w:rsidRDefault="00157F49" w:rsidP="00157F49">
                      <w:pPr>
                        <w:jc w:val="center"/>
                        <w:rPr>
                          <w:rFonts w:ascii="Mukta Vaani" w:hAnsi="Mukta Vaani" w:cs="Mukta Vaani"/>
                          <w:color w:val="D8FDF6"/>
                          <w:spacing w:val="54"/>
                          <w:lang w:val="en-US"/>
                        </w:rPr>
                      </w:pPr>
                      <w:r w:rsidRPr="003027D1">
                        <w:rPr>
                          <w:rFonts w:ascii="Mukta Vaani" w:hAnsi="Mukta Vaani" w:cs="Mukta Vaani"/>
                          <w:color w:val="D8FDF6"/>
                          <w:spacing w:val="54"/>
                          <w:lang w:val="en-US"/>
                        </w:rPr>
                        <w:t>Erhvervsakademi Aarhus</w:t>
                      </w:r>
                    </w:p>
                  </w:txbxContent>
                </v:textbox>
                <w10:wrap type="square" anchorx="margin"/>
              </v:shape>
            </w:pict>
          </mc:Fallback>
        </mc:AlternateContent>
      </w:r>
      <w:r w:rsidRPr="00DB1AA9">
        <w:rPr>
          <w:rFonts w:ascii="Mukta Vaani" w:hAnsi="Mukta Vaani" w:cs="Mukta Vaani"/>
          <w:noProof/>
        </w:rPr>
        <mc:AlternateContent>
          <mc:Choice Requires="wps">
            <w:drawing>
              <wp:anchor distT="45720" distB="45720" distL="114300" distR="114300" simplePos="0" relativeHeight="251678720" behindDoc="0" locked="0" layoutInCell="1" allowOverlap="1" wp14:anchorId="33936971" wp14:editId="12CC1DA0">
                <wp:simplePos x="0" y="0"/>
                <wp:positionH relativeFrom="margin">
                  <wp:align>center</wp:align>
                </wp:positionH>
                <wp:positionV relativeFrom="paragraph">
                  <wp:posOffset>526358</wp:posOffset>
                </wp:positionV>
                <wp:extent cx="3438525" cy="408940"/>
                <wp:effectExtent l="0" t="0" r="0" b="0"/>
                <wp:wrapSquare wrapText="bothSides"/>
                <wp:docPr id="232757403"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8525" cy="408940"/>
                        </a:xfrm>
                        <a:prstGeom prst="rect">
                          <a:avLst/>
                        </a:prstGeom>
                        <a:noFill/>
                        <a:ln w="9525">
                          <a:noFill/>
                          <a:miter lim="800000"/>
                          <a:headEnd/>
                          <a:tailEnd/>
                        </a:ln>
                      </wps:spPr>
                      <wps:txbx>
                        <w:txbxContent>
                          <w:p w14:paraId="5C229B93" w14:textId="5DF7AD5C" w:rsidR="00DB1AA9" w:rsidRPr="00BB6032" w:rsidRDefault="00BB6032" w:rsidP="00BB6032">
                            <w:pPr>
                              <w:jc w:val="center"/>
                              <w:rPr>
                                <w:rFonts w:ascii="MuseoModerno" w:hAnsi="MuseoModerno" w:cs="Mukta Vaani"/>
                                <w:color w:val="D8FDF6"/>
                                <w:sz w:val="40"/>
                                <w:szCs w:val="40"/>
                              </w:rPr>
                            </w:pPr>
                            <w:r w:rsidRPr="00BB6032">
                              <w:rPr>
                                <w:rFonts w:ascii="MuseoModerno" w:hAnsi="MuseoModerno" w:cs="Mukta Vaani"/>
                                <w:color w:val="D8FDF6"/>
                                <w:sz w:val="40"/>
                                <w:szCs w:val="40"/>
                              </w:rPr>
                              <w:t>Portfolio Brief, Forår 202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936971" id="_x0000_s1027" type="#_x0000_t202" style="position:absolute;margin-left:0;margin-top:41.45pt;width:270.75pt;height:32.2pt;z-index:25167872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" filled="f" stroked="f">
                <v:textbox>
                  <w:txbxContent>
                    <w:p w14:paraId="5C229B93" w14:textId="5DF7AD5C" w:rsidR="00DB1AA9" w:rsidRPr="00BB6032" w:rsidRDefault="00BB6032" w:rsidP="00BB6032">
                      <w:pPr>
                        <w:jc w:val="center"/>
                        <w:rPr>
                          <w:rFonts w:ascii="MuseoModerno" w:hAnsi="MuseoModerno" w:cs="Mukta Vaani"/>
                          <w:color w:val="D8FDF6"/>
                          <w:sz w:val="40"/>
                          <w:szCs w:val="40"/>
                        </w:rPr>
                      </w:pPr>
                      <w:r w:rsidRPr="00BB6032">
                        <w:rPr>
                          <w:rFonts w:ascii="MuseoModerno" w:hAnsi="MuseoModerno" w:cs="Mukta Vaani"/>
                          <w:color w:val="D8FDF6"/>
                          <w:sz w:val="40"/>
                          <w:szCs w:val="40"/>
                        </w:rPr>
                        <w:t>Portfolio Brief, Forår 2024</w:t>
                      </w:r>
                    </w:p>
                  </w:txbxContent>
                </v:textbox>
                <w10:wrap type="square" anchorx="margin"/>
              </v:shape>
            </w:pict>
          </mc:Fallback>
        </mc:AlternateContent>
      </w:r>
      <w:r w:rsidRPr="000C4438">
        <w:rPr>
          <w:rFonts w:ascii="Mukta Vaani" w:hAnsi="Mukta Vaani" w:cs="Mukta Vaani"/>
          <w:noProof/>
        </w:rPr>
        <mc:AlternateContent>
          <mc:Choice Requires="wps">
            <w:drawing>
              <wp:anchor distT="45720" distB="45720" distL="114300" distR="114300" simplePos="0" relativeHeight="251676672" behindDoc="0" locked="0" layoutInCell="1" allowOverlap="1" wp14:anchorId="589E988B" wp14:editId="17E3DC3D">
                <wp:simplePos x="0" y="0"/>
                <wp:positionH relativeFrom="margin">
                  <wp:align>right</wp:align>
                </wp:positionH>
                <wp:positionV relativeFrom="paragraph">
                  <wp:posOffset>199</wp:posOffset>
                </wp:positionV>
                <wp:extent cx="6115050" cy="1404620"/>
                <wp:effectExtent l="0" t="0" r="0" b="0"/>
                <wp:wrapSquare wrapText="bothSides"/>
                <wp:docPr id="217"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5050" cy="1404620"/>
                        </a:xfrm>
                        <a:prstGeom prst="rect">
                          <a:avLst/>
                        </a:prstGeom>
                        <a:noFill/>
                        <a:ln w="9525">
                          <a:noFill/>
                          <a:miter lim="800000"/>
                          <a:headEnd/>
                          <a:tailEnd/>
                        </a:ln>
                      </wps:spPr>
                      <wps:txbx>
                        <w:txbxContent>
                          <w:p w14:paraId="43CB6BD5" w14:textId="51A8CF58" w:rsidR="000C4438" w:rsidRPr="00DB1AA9" w:rsidRDefault="00D31C45" w:rsidP="00D31C45">
                            <w:pPr>
                              <w:jc w:val="center"/>
                              <w:rPr>
                                <w:rFonts w:ascii="MuseoModerno" w:hAnsi="MuseoModerno"/>
                                <w:b/>
                                <w:bCs/>
                                <w:color w:val="D8FDF6"/>
                                <w:spacing w:val="100"/>
                                <w:sz w:val="66"/>
                                <w:szCs w:val="66"/>
                                <w:lang w:val="en-US"/>
                              </w:rPr>
                            </w:pPr>
                            <w:r w:rsidRPr="00DB1AA9">
                              <w:rPr>
                                <w:rFonts w:ascii="MuseoModerno" w:hAnsi="MuseoModerno"/>
                                <w:b/>
                                <w:bCs/>
                                <w:color w:val="D8FDF6"/>
                                <w:spacing w:val="100"/>
                                <w:sz w:val="66"/>
                                <w:szCs w:val="66"/>
                                <w:lang w:val="en-US"/>
                              </w:rPr>
                              <w:t>PERSONAL BRANDIN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89E988B" id="_x0000_s1028" type="#_x0000_t202" style="position:absolute;margin-left:430.3pt;margin-top:0;width:481.5pt;height:110.6pt;z-index:25167667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" filled="f" stroked="f">
                <v:textbox style="mso-fit-shape-to-text:t">
                  <w:txbxContent>
                    <w:p w14:paraId="43CB6BD5" w14:textId="51A8CF58" w:rsidR="000C4438" w:rsidRPr="00DB1AA9" w:rsidRDefault="00D31C45" w:rsidP="00D31C45">
                      <w:pPr>
                        <w:jc w:val="center"/>
                        <w:rPr>
                          <w:rFonts w:ascii="MuseoModerno" w:hAnsi="MuseoModerno"/>
                          <w:b/>
                          <w:bCs/>
                          <w:color w:val="D8FDF6"/>
                          <w:spacing w:val="100"/>
                          <w:sz w:val="66"/>
                          <w:szCs w:val="66"/>
                          <w:lang w:val="en-US"/>
                        </w:rPr>
                      </w:pPr>
                      <w:r w:rsidRPr="00DB1AA9">
                        <w:rPr>
                          <w:rFonts w:ascii="MuseoModerno" w:hAnsi="MuseoModerno"/>
                          <w:b/>
                          <w:bCs/>
                          <w:color w:val="D8FDF6"/>
                          <w:spacing w:val="100"/>
                          <w:sz w:val="66"/>
                          <w:szCs w:val="66"/>
                          <w:lang w:val="en-US"/>
                        </w:rPr>
                        <w:t>PERSONAL BRANDING</w:t>
                      </w:r>
                    </w:p>
                  </w:txbxContent>
                </v:textbox>
                <w10:wrap type="square" anchorx="margin"/>
              </v:shape>
            </w:pict>
          </mc:Fallback>
        </mc:AlternateContent>
      </w:r>
      <w:r w:rsidRPr="00296DEB">
        <w:rPr>
          <w:rFonts w:ascii="Mukta Vaani" w:hAnsi="Mukta Vaani" w:cs="Mukta Vaani"/>
          <w:b/>
          <w:bCs/>
          <w:noProof/>
        </w:rPr>
        <w:drawing>
          <wp:anchor distT="0" distB="0" distL="114300" distR="114300" simplePos="0" relativeHeight="251662336" behindDoc="1" locked="0" layoutInCell="1" allowOverlap="1" wp14:anchorId="1C8E97A9" wp14:editId="352D9E54">
            <wp:simplePos x="0" y="0"/>
            <wp:positionH relativeFrom="margin">
              <wp:align>center</wp:align>
            </wp:positionH>
            <wp:positionV relativeFrom="paragraph">
              <wp:posOffset>-1080770</wp:posOffset>
            </wp:positionV>
            <wp:extent cx="7600315" cy="11281039"/>
            <wp:effectExtent l="0" t="0" r="635" b="0"/>
            <wp:wrapNone/>
            <wp:docPr id="592773486" name="Billede 4" descr="Et billede, der indeholder skærmbillede, Farverigt, Grafik, design&#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773486" name="Billede 4" descr="Et billede, der indeholder skærmbillede, Farverigt, Grafik, design&#10;&#10;Automatisk genereret beskrivelse"/>
                    <pic:cNvPicPr/>
                  </pic:nvPicPr>
                  <pic:blipFill>
                    <a:blip r:embed="rId7">
                      <a:extLst>
                        <a:ext uri="{28A0092B-C50C-407E-A947-70E740481C1C}">
                          <a14:useLocalDpi xmlns:a14="http://schemas.microsoft.com/office/drawing/2010/main" val="0"/>
                        </a:ext>
                      </a:extLst>
                    </a:blip>
                    <a:stretch>
                      <a:fillRect/>
                    </a:stretch>
                  </pic:blipFill>
                  <pic:spPr>
                    <a:xfrm>
                      <a:off x="0" y="0"/>
                      <a:ext cx="7600315" cy="11281039"/>
                    </a:xfrm>
                    <a:prstGeom prst="rect">
                      <a:avLst/>
                    </a:prstGeom>
                  </pic:spPr>
                </pic:pic>
              </a:graphicData>
            </a:graphic>
            <wp14:sizeRelH relativeFrom="page">
              <wp14:pctWidth>0</wp14:pctWidth>
            </wp14:sizeRelH>
            <wp14:sizeRelV relativeFrom="page">
              <wp14:pctHeight>0</wp14:pctHeight>
            </wp14:sizeRelV>
          </wp:anchor>
        </w:drawing>
      </w:r>
    </w:p>
    <w:p w14:paraId="084860B0" w14:textId="75746090" w:rsidR="00157F49" w:rsidRDefault="00157F49">
      <w:pPr>
        <w:rPr>
          <w:rFonts w:ascii="Mukta Vaani" w:hAnsi="Mukta Vaani" w:cs="Mukta Vaani"/>
        </w:rPr>
      </w:pPr>
    </w:p>
    <w:p w14:paraId="068843F2" w14:textId="1CB80318" w:rsidR="00B05378" w:rsidRDefault="00B05378">
      <w:pPr>
        <w:rPr>
          <w:rFonts w:ascii="Mukta Vaani" w:hAnsi="Mukta Vaani" w:cs="Mukta Vaani"/>
        </w:rPr>
      </w:pPr>
    </w:p>
    <w:sdt>
      <w:sdtPr>
        <w:rPr>
          <w:rFonts w:ascii="Mukta Vaani" w:hAnsi="Mukta Vaani" w:cs="Mukta Vaani"/>
        </w:rPr>
        <w:id w:val="-1853719761"/>
        <w:docPartObj>
          <w:docPartGallery w:val="Cover Pages"/>
          <w:docPartUnique/>
        </w:docPartObj>
      </w:sdtPr>
      <w:sdtContent>
        <w:p w14:paraId="2806DF7A" w14:textId="457BF1A7" w:rsidR="00A36B3C" w:rsidRPr="00296DEB" w:rsidRDefault="00A36B3C">
          <w:pPr>
            <w:rPr>
              <w:rFonts w:ascii="Mukta Vaani" w:hAnsi="Mukta Vaani" w:cs="Mukta Vaani"/>
            </w:rPr>
          </w:pPr>
        </w:p>
        <w:p w14:paraId="69ECE60A" w14:textId="0C31AE57" w:rsidR="00A36B3C" w:rsidRPr="00296DEB" w:rsidRDefault="00B05378">
          <w:pPr>
            <w:rPr>
              <w:rFonts w:ascii="Mukta Vaani" w:eastAsiaTheme="majorEastAsia" w:hAnsi="Mukta Vaani" w:cs="Mukta Vaani"/>
              <w:color w:val="2F5496" w:themeColor="accent1" w:themeShade="BF"/>
              <w:sz w:val="32"/>
              <w:szCs w:val="32"/>
            </w:rPr>
          </w:pPr>
          <w:r w:rsidRPr="00B05378">
            <w:rPr>
              <w:rFonts w:ascii="Mukta Vaani" w:hAnsi="Mukta Vaani" w:cs="Mukta Vaani"/>
              <w:noProof/>
            </w:rPr>
            <mc:AlternateContent>
              <mc:Choice Requires="wps">
                <w:drawing>
                  <wp:anchor distT="45720" distB="45720" distL="114300" distR="114300" simplePos="0" relativeHeight="251682816" behindDoc="0" locked="0" layoutInCell="1" allowOverlap="1" wp14:anchorId="16928528" wp14:editId="73850ADA">
                    <wp:simplePos x="0" y="0"/>
                    <wp:positionH relativeFrom="margin">
                      <wp:align>right</wp:align>
                    </wp:positionH>
                    <wp:positionV relativeFrom="paragraph">
                      <wp:posOffset>3667704</wp:posOffset>
                    </wp:positionV>
                    <wp:extent cx="4286250" cy="1404620"/>
                    <wp:effectExtent l="0" t="0" r="0" b="0"/>
                    <wp:wrapSquare wrapText="bothSides"/>
                    <wp:docPr id="305819603"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0" cy="1404620"/>
                            </a:xfrm>
                            <a:prstGeom prst="rect">
                              <a:avLst/>
                            </a:prstGeom>
                            <a:noFill/>
                            <a:ln w="9525">
                              <a:noFill/>
                              <a:miter lim="800000"/>
                              <a:headEnd/>
                              <a:tailEnd/>
                            </a:ln>
                          </wps:spPr>
                          <wps:txbx>
                            <w:txbxContent>
                              <w:p w14:paraId="7A1BBC37" w14:textId="6723520A" w:rsidR="00B05378" w:rsidRPr="00F15469" w:rsidRDefault="00B05378" w:rsidP="00F15469">
                                <w:pPr>
                                  <w:spacing w:after="0"/>
                                  <w:jc w:val="right"/>
                                  <w:rPr>
                                    <w:rFonts w:ascii="MuseoModerno" w:hAnsi="MuseoModerno"/>
                                    <w:b/>
                                    <w:color w:val="D8FDF6"/>
                                  </w:rPr>
                                </w:pPr>
                                <w:r w:rsidRPr="00F15469">
                                  <w:rPr>
                                    <w:rFonts w:ascii="MuseoModerno" w:hAnsi="MuseoModerno"/>
                                    <w:b/>
                                    <w:color w:val="D8FDF6"/>
                                  </w:rPr>
                                  <w:t>Navn:</w:t>
                                </w:r>
                              </w:p>
                              <w:p w14:paraId="15108192" w14:textId="73000F32" w:rsidR="00B05378" w:rsidRPr="00F15469" w:rsidRDefault="000D6BE6" w:rsidP="00F15469">
                                <w:pPr>
                                  <w:spacing w:after="0"/>
                                  <w:jc w:val="right"/>
                                  <w:rPr>
                                    <w:rFonts w:ascii="Mukta Vaani" w:hAnsi="Mukta Vaani" w:cs="Mukta Vaani"/>
                                    <w:color w:val="D8FDF6"/>
                                  </w:rPr>
                                </w:pPr>
                                <w:r w:rsidRPr="00F15469">
                                  <w:rPr>
                                    <w:rFonts w:ascii="Mukta Vaani" w:hAnsi="Mukta Vaani" w:cs="Mukta Vaani"/>
                                    <w:color w:val="D8FDF6"/>
                                  </w:rPr>
                                  <w:t>Charlotte Xenia Nørgaard</w:t>
                                </w:r>
                              </w:p>
                              <w:p w14:paraId="35476D9F" w14:textId="77777777" w:rsidR="00B05378" w:rsidRPr="00F15469" w:rsidRDefault="00B05378" w:rsidP="00F15469">
                                <w:pPr>
                                  <w:spacing w:after="0"/>
                                  <w:jc w:val="right"/>
                                  <w:rPr>
                                    <w:rFonts w:ascii="Minhandskrift" w:hAnsi="Minhandskrift"/>
                                    <w:b/>
                                    <w:color w:val="D8FDF6"/>
                                  </w:rPr>
                                </w:pPr>
                                <w:r w:rsidRPr="00F15469">
                                  <w:rPr>
                                    <w:rFonts w:ascii="MuseoModerno" w:hAnsi="MuseoModerno"/>
                                    <w:b/>
                                    <w:color w:val="D8FDF6"/>
                                  </w:rPr>
                                  <w:t>Vejledere</w:t>
                                </w:r>
                                <w:r w:rsidRPr="00F15469">
                                  <w:rPr>
                                    <w:rFonts w:ascii="Minhandskrift" w:hAnsi="Minhandskrift"/>
                                    <w:b/>
                                    <w:color w:val="D8FDF6"/>
                                  </w:rPr>
                                  <w:t>:</w:t>
                                </w:r>
                              </w:p>
                              <w:p w14:paraId="10452D5A" w14:textId="77777777" w:rsidR="00B05378" w:rsidRPr="00F15469" w:rsidRDefault="00B05378" w:rsidP="00F15469">
                                <w:pPr>
                                  <w:spacing w:after="0"/>
                                  <w:jc w:val="right"/>
                                  <w:rPr>
                                    <w:rFonts w:ascii="Mukta Vaani" w:hAnsi="Mukta Vaani" w:cs="Mukta Vaani"/>
                                    <w:color w:val="D8FDF6"/>
                                  </w:rPr>
                                </w:pPr>
                                <w:r w:rsidRPr="00F15469">
                                  <w:rPr>
                                    <w:rFonts w:ascii="Mukta Vaani" w:hAnsi="Mukta Vaani" w:cs="Mukta Vaani"/>
                                    <w:color w:val="D8FDF6"/>
                                  </w:rPr>
                                  <w:t>Christina Jacobsen</w:t>
                                </w:r>
                              </w:p>
                              <w:p w14:paraId="48E99F33" w14:textId="77777777" w:rsidR="00B05378" w:rsidRPr="00F15469" w:rsidRDefault="00B05378" w:rsidP="00F15469">
                                <w:pPr>
                                  <w:spacing w:after="0"/>
                                  <w:jc w:val="right"/>
                                  <w:rPr>
                                    <w:rFonts w:ascii="Mukta Vaani" w:hAnsi="Mukta Vaani" w:cs="Mukta Vaani"/>
                                    <w:color w:val="D8FDF6"/>
                                  </w:rPr>
                                </w:pPr>
                                <w:r w:rsidRPr="00F15469">
                                  <w:rPr>
                                    <w:rFonts w:ascii="Mukta Vaani" w:hAnsi="Mukta Vaani" w:cs="Mukta Vaani"/>
                                    <w:color w:val="D8FDF6"/>
                                  </w:rPr>
                                  <w:t>Jeanne Bødker Nissen</w:t>
                                </w:r>
                              </w:p>
                              <w:p w14:paraId="458D48A2" w14:textId="77777777" w:rsidR="00B05378" w:rsidRPr="00F15469" w:rsidRDefault="00B05378" w:rsidP="00F15469">
                                <w:pPr>
                                  <w:spacing w:after="0"/>
                                  <w:jc w:val="right"/>
                                  <w:rPr>
                                    <w:rFonts w:ascii="Mukta Vaani" w:hAnsi="Mukta Vaani" w:cs="Mukta Vaani"/>
                                    <w:color w:val="D8FDF6"/>
                                  </w:rPr>
                                </w:pPr>
                                <w:r w:rsidRPr="00F15469">
                                  <w:rPr>
                                    <w:rFonts w:ascii="Mukta Vaani" w:hAnsi="Mukta Vaani" w:cs="Mukta Vaani"/>
                                    <w:color w:val="D8FDF6"/>
                                  </w:rPr>
                                  <w:t>Morten Algy Bonderup</w:t>
                                </w:r>
                              </w:p>
                              <w:p w14:paraId="58285846" w14:textId="77777777" w:rsidR="00B05378" w:rsidRPr="00F15469" w:rsidRDefault="00B05378" w:rsidP="00F15469">
                                <w:pPr>
                                  <w:spacing w:after="0"/>
                                  <w:jc w:val="right"/>
                                  <w:rPr>
                                    <w:rFonts w:ascii="MuseoModerno" w:hAnsi="MuseoModerno"/>
                                    <w:b/>
                                    <w:color w:val="D8FDF6"/>
                                  </w:rPr>
                                </w:pPr>
                                <w:r w:rsidRPr="00F15469">
                                  <w:rPr>
                                    <w:rFonts w:ascii="MuseoModerno" w:hAnsi="MuseoModerno"/>
                                    <w:b/>
                                    <w:color w:val="D8FDF6"/>
                                  </w:rPr>
                                  <w:t>Link til Website:</w:t>
                                </w:r>
                              </w:p>
                              <w:p w14:paraId="0654299E" w14:textId="03A42EEE" w:rsidR="00E611E4" w:rsidRPr="0070795A" w:rsidRDefault="0070795A" w:rsidP="00F15469">
                                <w:pPr>
                                  <w:spacing w:after="0"/>
                                  <w:jc w:val="right"/>
                                  <w:rPr>
                                    <w:rFonts w:ascii="Mukta Vaani" w:hAnsi="Mukta Vaani" w:cs="Mukta Vaani"/>
                                    <w:b/>
                                    <w:color w:val="D8FDF6"/>
                                  </w:rPr>
                                </w:pPr>
                                <w:hyperlink r:id="rId8" w:history="1">
                                  <w:r w:rsidRPr="0070795A">
                                    <w:rPr>
                                      <w:rStyle w:val="Hyperlink"/>
                                      <w:rFonts w:ascii="Mukta Vaani" w:hAnsi="Mukta Vaani" w:cs="Mukta Vaani"/>
                                      <w:b/>
                                    </w:rPr>
                                    <w:t>https://xeniadesi</w:t>
                                  </w:r>
                                  <w:r w:rsidRPr="0070795A">
                                    <w:rPr>
                                      <w:rStyle w:val="Hyperlink"/>
                                      <w:rFonts w:ascii="Mukta Vaani" w:hAnsi="Mukta Vaani" w:cs="Mukta Vaani"/>
                                      <w:b/>
                                    </w:rPr>
                                    <w:t>g</w:t>
                                  </w:r>
                                  <w:r w:rsidRPr="0070795A">
                                    <w:rPr>
                                      <w:rStyle w:val="Hyperlink"/>
                                      <w:rFonts w:ascii="Mukta Vaani" w:hAnsi="Mukta Vaani" w:cs="Mukta Vaani"/>
                                      <w:b/>
                                    </w:rPr>
                                    <w:t>ns.dk/</w:t>
                                  </w:r>
                                </w:hyperlink>
                                <w:r w:rsidRPr="0070795A">
                                  <w:rPr>
                                    <w:rFonts w:ascii="Mukta Vaani" w:hAnsi="Mukta Vaani" w:cs="Mukta Vaani"/>
                                    <w:b/>
                                    <w:color w:val="D8FDF6"/>
                                  </w:rPr>
                                  <w:t xml:space="preserve"> </w:t>
                                </w:r>
                              </w:p>
                              <w:p w14:paraId="2B270F84" w14:textId="40F17E14" w:rsidR="00B05378" w:rsidRPr="0070795A" w:rsidRDefault="00B05378" w:rsidP="00F15469">
                                <w:pPr>
                                  <w:spacing w:after="0"/>
                                  <w:jc w:val="right"/>
                                  <w:rPr>
                                    <w:rFonts w:ascii="Mukta Vaani" w:hAnsi="Mukta Vaani" w:cs="Mukta Vaani"/>
                                    <w:b/>
                                    <w:color w:val="D8FDF6"/>
                                  </w:rPr>
                                </w:pPr>
                                <w:r w:rsidRPr="0070795A">
                                  <w:rPr>
                                    <w:rFonts w:ascii="Mukta Vaani" w:hAnsi="Mukta Vaani" w:cs="Mukta Vaani"/>
                                    <w:b/>
                                    <w:color w:val="D8FDF6"/>
                                  </w:rPr>
                                  <w:t>Link til video:</w:t>
                                </w:r>
                              </w:p>
                              <w:p w14:paraId="0D91647A" w14:textId="20A9F6AC" w:rsidR="00E611E4" w:rsidRPr="0070795A" w:rsidRDefault="00027132" w:rsidP="000D6BE6">
                                <w:pPr>
                                  <w:spacing w:after="60"/>
                                  <w:rPr>
                                    <w:rFonts w:ascii="Mukta Vaani" w:hAnsi="Mukta Vaani" w:cs="Mukta Vaani"/>
                                    <w:b/>
                                    <w:color w:val="D8FDF6"/>
                                  </w:rPr>
                                </w:pPr>
                                <w:hyperlink r:id="rId9" w:history="1">
                                  <w:r w:rsidRPr="0070795A">
                                    <w:rPr>
                                      <w:rStyle w:val="Hyperlink"/>
                                      <w:rFonts w:ascii="Mukta Vaani" w:hAnsi="Mukta Vaani" w:cs="Mukta Vaani"/>
                                      <w:b/>
                                    </w:rPr>
                                    <w:t>https://www.loom.com/share/03495bb0c6814e1daf2666a0d1f1fe94?src=composer</w:t>
                                  </w:r>
                                </w:hyperlink>
                                <w:r w:rsidRPr="0070795A">
                                  <w:rPr>
                                    <w:rFonts w:ascii="Mukta Vaani" w:hAnsi="Mukta Vaani" w:cs="Mukta Vaani"/>
                                    <w:b/>
                                    <w:color w:val="D8FDF6"/>
                                  </w:rPr>
                                  <w:t xml:space="preserve"> </w:t>
                                </w:r>
                                <w:r w:rsidR="00B818DA">
                                  <w:rPr>
                                    <w:rFonts w:ascii="Mukta Vaani" w:hAnsi="Mukta Vaani" w:cs="Mukta Vaani"/>
                                    <w:b/>
                                    <w:color w:val="D8FDF6"/>
                                  </w:rPr>
                                  <w:t>(videoen er også vedhæftet som fil på wiseflo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6928528" id="_x0000_s1029" type="#_x0000_t202" style="position:absolute;margin-left:286.3pt;margin-top:288.8pt;width:337.5pt;height:110.6pt;z-index:25168281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" filled="f" stroked="f">
                    <v:textbox style="mso-fit-shape-to-text:t">
                      <w:txbxContent>
                        <w:p w14:paraId="7A1BBC37" w14:textId="6723520A" w:rsidR="00B05378" w:rsidRPr="00F15469" w:rsidRDefault="00B05378" w:rsidP="00F15469">
                          <w:pPr>
                            <w:spacing w:after="0"/>
                            <w:jc w:val="right"/>
                            <w:rPr>
                              <w:rFonts w:ascii="MuseoModerno" w:hAnsi="MuseoModerno"/>
                              <w:b/>
                              <w:color w:val="D8FDF6"/>
                            </w:rPr>
                          </w:pPr>
                          <w:r w:rsidRPr="00F15469">
                            <w:rPr>
                              <w:rFonts w:ascii="MuseoModerno" w:hAnsi="MuseoModerno"/>
                              <w:b/>
                              <w:color w:val="D8FDF6"/>
                            </w:rPr>
                            <w:t>Navn:</w:t>
                          </w:r>
                        </w:p>
                        <w:p w14:paraId="15108192" w14:textId="73000F32" w:rsidR="00B05378" w:rsidRPr="00F15469" w:rsidRDefault="000D6BE6" w:rsidP="00F15469">
                          <w:pPr>
                            <w:spacing w:after="0"/>
                            <w:jc w:val="right"/>
                            <w:rPr>
                              <w:rFonts w:ascii="Mukta Vaani" w:hAnsi="Mukta Vaani" w:cs="Mukta Vaani"/>
                              <w:color w:val="D8FDF6"/>
                            </w:rPr>
                          </w:pPr>
                          <w:r w:rsidRPr="00F15469">
                            <w:rPr>
                              <w:rFonts w:ascii="Mukta Vaani" w:hAnsi="Mukta Vaani" w:cs="Mukta Vaani"/>
                              <w:color w:val="D8FDF6"/>
                            </w:rPr>
                            <w:t>Charlotte Xenia Nørgaard</w:t>
                          </w:r>
                        </w:p>
                        <w:p w14:paraId="35476D9F" w14:textId="77777777" w:rsidR="00B05378" w:rsidRPr="00F15469" w:rsidRDefault="00B05378" w:rsidP="00F15469">
                          <w:pPr>
                            <w:spacing w:after="0"/>
                            <w:jc w:val="right"/>
                            <w:rPr>
                              <w:rFonts w:ascii="Minhandskrift" w:hAnsi="Minhandskrift"/>
                              <w:b/>
                              <w:color w:val="D8FDF6"/>
                            </w:rPr>
                          </w:pPr>
                          <w:r w:rsidRPr="00F15469">
                            <w:rPr>
                              <w:rFonts w:ascii="MuseoModerno" w:hAnsi="MuseoModerno"/>
                              <w:b/>
                              <w:color w:val="D8FDF6"/>
                            </w:rPr>
                            <w:t>Vejledere</w:t>
                          </w:r>
                          <w:r w:rsidRPr="00F15469">
                            <w:rPr>
                              <w:rFonts w:ascii="Minhandskrift" w:hAnsi="Minhandskrift"/>
                              <w:b/>
                              <w:color w:val="D8FDF6"/>
                            </w:rPr>
                            <w:t>:</w:t>
                          </w:r>
                        </w:p>
                        <w:p w14:paraId="10452D5A" w14:textId="77777777" w:rsidR="00B05378" w:rsidRPr="00F15469" w:rsidRDefault="00B05378" w:rsidP="00F15469">
                          <w:pPr>
                            <w:spacing w:after="0"/>
                            <w:jc w:val="right"/>
                            <w:rPr>
                              <w:rFonts w:ascii="Mukta Vaani" w:hAnsi="Mukta Vaani" w:cs="Mukta Vaani"/>
                              <w:color w:val="D8FDF6"/>
                            </w:rPr>
                          </w:pPr>
                          <w:r w:rsidRPr="00F15469">
                            <w:rPr>
                              <w:rFonts w:ascii="Mukta Vaani" w:hAnsi="Mukta Vaani" w:cs="Mukta Vaani"/>
                              <w:color w:val="D8FDF6"/>
                            </w:rPr>
                            <w:t>Christina Jacobsen</w:t>
                          </w:r>
                        </w:p>
                        <w:p w14:paraId="48E99F33" w14:textId="77777777" w:rsidR="00B05378" w:rsidRPr="00F15469" w:rsidRDefault="00B05378" w:rsidP="00F15469">
                          <w:pPr>
                            <w:spacing w:after="0"/>
                            <w:jc w:val="right"/>
                            <w:rPr>
                              <w:rFonts w:ascii="Mukta Vaani" w:hAnsi="Mukta Vaani" w:cs="Mukta Vaani"/>
                              <w:color w:val="D8FDF6"/>
                            </w:rPr>
                          </w:pPr>
                          <w:r w:rsidRPr="00F15469">
                            <w:rPr>
                              <w:rFonts w:ascii="Mukta Vaani" w:hAnsi="Mukta Vaani" w:cs="Mukta Vaani"/>
                              <w:color w:val="D8FDF6"/>
                            </w:rPr>
                            <w:t>Jeanne Bødker Nissen</w:t>
                          </w:r>
                        </w:p>
                        <w:p w14:paraId="458D48A2" w14:textId="77777777" w:rsidR="00B05378" w:rsidRPr="00F15469" w:rsidRDefault="00B05378" w:rsidP="00F15469">
                          <w:pPr>
                            <w:spacing w:after="0"/>
                            <w:jc w:val="right"/>
                            <w:rPr>
                              <w:rFonts w:ascii="Mukta Vaani" w:hAnsi="Mukta Vaani" w:cs="Mukta Vaani"/>
                              <w:color w:val="D8FDF6"/>
                            </w:rPr>
                          </w:pPr>
                          <w:r w:rsidRPr="00F15469">
                            <w:rPr>
                              <w:rFonts w:ascii="Mukta Vaani" w:hAnsi="Mukta Vaani" w:cs="Mukta Vaani"/>
                              <w:color w:val="D8FDF6"/>
                            </w:rPr>
                            <w:t>Morten Algy Bonderup</w:t>
                          </w:r>
                        </w:p>
                        <w:p w14:paraId="58285846" w14:textId="77777777" w:rsidR="00B05378" w:rsidRPr="00F15469" w:rsidRDefault="00B05378" w:rsidP="00F15469">
                          <w:pPr>
                            <w:spacing w:after="0"/>
                            <w:jc w:val="right"/>
                            <w:rPr>
                              <w:rFonts w:ascii="MuseoModerno" w:hAnsi="MuseoModerno"/>
                              <w:b/>
                              <w:color w:val="D8FDF6"/>
                            </w:rPr>
                          </w:pPr>
                          <w:r w:rsidRPr="00F15469">
                            <w:rPr>
                              <w:rFonts w:ascii="MuseoModerno" w:hAnsi="MuseoModerno"/>
                              <w:b/>
                              <w:color w:val="D8FDF6"/>
                            </w:rPr>
                            <w:t>Link til Website:</w:t>
                          </w:r>
                        </w:p>
                        <w:p w14:paraId="0654299E" w14:textId="03A42EEE" w:rsidR="00E611E4" w:rsidRPr="0070795A" w:rsidRDefault="0070795A" w:rsidP="00F15469">
                          <w:pPr>
                            <w:spacing w:after="0"/>
                            <w:jc w:val="right"/>
                            <w:rPr>
                              <w:rFonts w:ascii="Mukta Vaani" w:hAnsi="Mukta Vaani" w:cs="Mukta Vaani"/>
                              <w:b/>
                              <w:color w:val="D8FDF6"/>
                            </w:rPr>
                          </w:pPr>
                          <w:hyperlink r:id="rId10" w:history="1">
                            <w:r w:rsidRPr="0070795A">
                              <w:rPr>
                                <w:rStyle w:val="Hyperlink"/>
                                <w:rFonts w:ascii="Mukta Vaani" w:hAnsi="Mukta Vaani" w:cs="Mukta Vaani"/>
                                <w:b/>
                              </w:rPr>
                              <w:t>https://xeniadesi</w:t>
                            </w:r>
                            <w:r w:rsidRPr="0070795A">
                              <w:rPr>
                                <w:rStyle w:val="Hyperlink"/>
                                <w:rFonts w:ascii="Mukta Vaani" w:hAnsi="Mukta Vaani" w:cs="Mukta Vaani"/>
                                <w:b/>
                              </w:rPr>
                              <w:t>g</w:t>
                            </w:r>
                            <w:r w:rsidRPr="0070795A">
                              <w:rPr>
                                <w:rStyle w:val="Hyperlink"/>
                                <w:rFonts w:ascii="Mukta Vaani" w:hAnsi="Mukta Vaani" w:cs="Mukta Vaani"/>
                                <w:b/>
                              </w:rPr>
                              <w:t>ns.dk/</w:t>
                            </w:r>
                          </w:hyperlink>
                          <w:r w:rsidRPr="0070795A">
                            <w:rPr>
                              <w:rFonts w:ascii="Mukta Vaani" w:hAnsi="Mukta Vaani" w:cs="Mukta Vaani"/>
                              <w:b/>
                              <w:color w:val="D8FDF6"/>
                            </w:rPr>
                            <w:t xml:space="preserve"> </w:t>
                          </w:r>
                        </w:p>
                        <w:p w14:paraId="2B270F84" w14:textId="40F17E14" w:rsidR="00B05378" w:rsidRPr="0070795A" w:rsidRDefault="00B05378" w:rsidP="00F15469">
                          <w:pPr>
                            <w:spacing w:after="0"/>
                            <w:jc w:val="right"/>
                            <w:rPr>
                              <w:rFonts w:ascii="Mukta Vaani" w:hAnsi="Mukta Vaani" w:cs="Mukta Vaani"/>
                              <w:b/>
                              <w:color w:val="D8FDF6"/>
                            </w:rPr>
                          </w:pPr>
                          <w:r w:rsidRPr="0070795A">
                            <w:rPr>
                              <w:rFonts w:ascii="Mukta Vaani" w:hAnsi="Mukta Vaani" w:cs="Mukta Vaani"/>
                              <w:b/>
                              <w:color w:val="D8FDF6"/>
                            </w:rPr>
                            <w:t>Link til video:</w:t>
                          </w:r>
                        </w:p>
                        <w:p w14:paraId="0D91647A" w14:textId="20A9F6AC" w:rsidR="00E611E4" w:rsidRPr="0070795A" w:rsidRDefault="00027132" w:rsidP="000D6BE6">
                          <w:pPr>
                            <w:spacing w:after="60"/>
                            <w:rPr>
                              <w:rFonts w:ascii="Mukta Vaani" w:hAnsi="Mukta Vaani" w:cs="Mukta Vaani"/>
                              <w:b/>
                              <w:color w:val="D8FDF6"/>
                            </w:rPr>
                          </w:pPr>
                          <w:hyperlink r:id="rId11" w:history="1">
                            <w:r w:rsidRPr="0070795A">
                              <w:rPr>
                                <w:rStyle w:val="Hyperlink"/>
                                <w:rFonts w:ascii="Mukta Vaani" w:hAnsi="Mukta Vaani" w:cs="Mukta Vaani"/>
                                <w:b/>
                              </w:rPr>
                              <w:t>https://www.loom.com/share/03495bb0c6814e1daf2666a0d1f1fe94?src=composer</w:t>
                            </w:r>
                          </w:hyperlink>
                          <w:r w:rsidRPr="0070795A">
                            <w:rPr>
                              <w:rFonts w:ascii="Mukta Vaani" w:hAnsi="Mukta Vaani" w:cs="Mukta Vaani"/>
                              <w:b/>
                              <w:color w:val="D8FDF6"/>
                            </w:rPr>
                            <w:t xml:space="preserve"> </w:t>
                          </w:r>
                          <w:r w:rsidR="00B818DA">
                            <w:rPr>
                              <w:rFonts w:ascii="Mukta Vaani" w:hAnsi="Mukta Vaani" w:cs="Mukta Vaani"/>
                              <w:b/>
                              <w:color w:val="D8FDF6"/>
                            </w:rPr>
                            <w:t>(videoen er også vedhæftet som fil på wiseflow)</w:t>
                          </w:r>
                        </w:p>
                      </w:txbxContent>
                    </v:textbox>
                    <w10:wrap type="square" anchorx="margin"/>
                  </v:shape>
                </w:pict>
              </mc:Fallback>
            </mc:AlternateContent>
          </w:r>
          <w:r w:rsidR="00A36B3C" w:rsidRPr="00296DEB">
            <w:rPr>
              <w:rFonts w:ascii="Mukta Vaani" w:hAnsi="Mukta Vaani" w:cs="Mukta Vaani"/>
            </w:rPr>
            <w:br w:type="page"/>
          </w:r>
        </w:p>
      </w:sdtContent>
    </w:sdt>
    <w:sdt>
      <w:sdtPr>
        <w:rPr>
          <w:rFonts w:ascii="MuseoModerno" w:eastAsiaTheme="minorHAnsi" w:hAnsi="MuseoModerno" w:cstheme="minorBidi"/>
          <w:color w:val="auto"/>
          <w:sz w:val="22"/>
          <w:szCs w:val="22"/>
          <w:lang w:eastAsia="en-US"/>
        </w:rPr>
        <w:id w:val="1118947340"/>
        <w:docPartObj>
          <w:docPartGallery w:val="Table of Contents"/>
          <w:docPartUnique/>
        </w:docPartObj>
      </w:sdtPr>
      <w:sdtEndPr>
        <w:rPr>
          <w:rFonts w:asciiTheme="minorHAnsi" w:hAnsiTheme="minorHAnsi"/>
          <w:b/>
          <w:bCs/>
        </w:rPr>
      </w:sdtEndPr>
      <w:sdtContent>
        <w:p w14:paraId="64C0D784" w14:textId="29E06A3F" w:rsidR="00296DEB" w:rsidRPr="00543063" w:rsidRDefault="00296DEB">
          <w:pPr>
            <w:pStyle w:val="Overskrift"/>
            <w:rPr>
              <w:rFonts w:ascii="MuseoModerno" w:hAnsi="MuseoModerno"/>
            </w:rPr>
          </w:pPr>
          <w:r w:rsidRPr="00543063">
            <w:rPr>
              <w:rFonts w:ascii="MuseoModerno" w:hAnsi="MuseoModerno"/>
            </w:rPr>
            <w:t>Indholdsfortegnelse</w:t>
          </w:r>
        </w:p>
        <w:p w14:paraId="4E8423FF" w14:textId="77839EE8" w:rsidR="00543063" w:rsidRDefault="00296DEB">
          <w:pPr>
            <w:pStyle w:val="Indholdsfortegnelse1"/>
            <w:tabs>
              <w:tab w:val="right" w:leader="dot" w:pos="9628"/>
            </w:tabs>
            <w:rPr>
              <w:rFonts w:eastAsiaTheme="minorEastAsia"/>
              <w:noProof/>
              <w:kern w:val="2"/>
              <w:lang w:eastAsia="da-DK"/>
              <w14:ligatures w14:val="standardContextual"/>
            </w:rPr>
          </w:pPr>
          <w:r>
            <w:fldChar w:fldCharType="begin"/>
          </w:r>
          <w:r>
            <w:instrText xml:space="preserve"> TOC \o "1-3" \h \z \u </w:instrText>
          </w:r>
          <w:r>
            <w:fldChar w:fldCharType="separate"/>
          </w:r>
          <w:hyperlink w:anchor="_Toc159852567" w:history="1">
            <w:r w:rsidR="00543063" w:rsidRPr="007024C3">
              <w:rPr>
                <w:rStyle w:val="Hyperlink"/>
                <w:rFonts w:ascii="MuseoModerno" w:hAnsi="MuseoModerno"/>
                <w:noProof/>
              </w:rPr>
              <w:t>Målgruppe</w:t>
            </w:r>
            <w:r w:rsidR="00543063">
              <w:rPr>
                <w:noProof/>
                <w:webHidden/>
              </w:rPr>
              <w:tab/>
            </w:r>
            <w:r w:rsidR="00543063">
              <w:rPr>
                <w:noProof/>
                <w:webHidden/>
              </w:rPr>
              <w:fldChar w:fldCharType="begin"/>
            </w:r>
            <w:r w:rsidR="00543063">
              <w:rPr>
                <w:noProof/>
                <w:webHidden/>
              </w:rPr>
              <w:instrText xml:space="preserve"> PAGEREF _Toc159852567 \h </w:instrText>
            </w:r>
            <w:r w:rsidR="00543063">
              <w:rPr>
                <w:noProof/>
                <w:webHidden/>
              </w:rPr>
            </w:r>
            <w:r w:rsidR="00543063">
              <w:rPr>
                <w:noProof/>
                <w:webHidden/>
              </w:rPr>
              <w:fldChar w:fldCharType="separate"/>
            </w:r>
            <w:r w:rsidR="00B818DA">
              <w:rPr>
                <w:noProof/>
                <w:webHidden/>
              </w:rPr>
              <w:t>2</w:t>
            </w:r>
            <w:r w:rsidR="00543063">
              <w:rPr>
                <w:noProof/>
                <w:webHidden/>
              </w:rPr>
              <w:fldChar w:fldCharType="end"/>
            </w:r>
          </w:hyperlink>
        </w:p>
        <w:p w14:paraId="3E65BE1C" w14:textId="72DCF36A" w:rsidR="00543063" w:rsidRDefault="00000000">
          <w:pPr>
            <w:pStyle w:val="Indholdsfortegnelse1"/>
            <w:tabs>
              <w:tab w:val="right" w:leader="dot" w:pos="9628"/>
            </w:tabs>
            <w:rPr>
              <w:rFonts w:eastAsiaTheme="minorEastAsia"/>
              <w:noProof/>
              <w:kern w:val="2"/>
              <w:lang w:eastAsia="da-DK"/>
              <w14:ligatures w14:val="standardContextual"/>
            </w:rPr>
          </w:pPr>
          <w:hyperlink w:anchor="_Toc159852568" w:history="1">
            <w:r w:rsidR="00543063" w:rsidRPr="007024C3">
              <w:rPr>
                <w:rStyle w:val="Hyperlink"/>
                <w:rFonts w:ascii="MuseoModerno" w:hAnsi="MuseoModerno"/>
                <w:noProof/>
              </w:rPr>
              <w:t>Tone of Voice</w:t>
            </w:r>
            <w:r w:rsidR="00543063">
              <w:rPr>
                <w:noProof/>
                <w:webHidden/>
              </w:rPr>
              <w:tab/>
            </w:r>
            <w:r w:rsidR="00543063">
              <w:rPr>
                <w:noProof/>
                <w:webHidden/>
              </w:rPr>
              <w:fldChar w:fldCharType="begin"/>
            </w:r>
            <w:r w:rsidR="00543063">
              <w:rPr>
                <w:noProof/>
                <w:webHidden/>
              </w:rPr>
              <w:instrText xml:space="preserve"> PAGEREF _Toc159852568 \h </w:instrText>
            </w:r>
            <w:r w:rsidR="00543063">
              <w:rPr>
                <w:noProof/>
                <w:webHidden/>
              </w:rPr>
            </w:r>
            <w:r w:rsidR="00543063">
              <w:rPr>
                <w:noProof/>
                <w:webHidden/>
              </w:rPr>
              <w:fldChar w:fldCharType="separate"/>
            </w:r>
            <w:r w:rsidR="00B818DA">
              <w:rPr>
                <w:noProof/>
                <w:webHidden/>
              </w:rPr>
              <w:t>3</w:t>
            </w:r>
            <w:r w:rsidR="00543063">
              <w:rPr>
                <w:noProof/>
                <w:webHidden/>
              </w:rPr>
              <w:fldChar w:fldCharType="end"/>
            </w:r>
          </w:hyperlink>
        </w:p>
        <w:p w14:paraId="603B1528" w14:textId="5850B13E" w:rsidR="00543063" w:rsidRDefault="00000000">
          <w:pPr>
            <w:pStyle w:val="Indholdsfortegnelse1"/>
            <w:tabs>
              <w:tab w:val="right" w:leader="dot" w:pos="9628"/>
            </w:tabs>
            <w:rPr>
              <w:rFonts w:eastAsiaTheme="minorEastAsia"/>
              <w:noProof/>
              <w:kern w:val="2"/>
              <w:lang w:eastAsia="da-DK"/>
              <w14:ligatures w14:val="standardContextual"/>
            </w:rPr>
          </w:pPr>
          <w:hyperlink w:anchor="_Toc159852569" w:history="1">
            <w:r w:rsidR="00543063" w:rsidRPr="007024C3">
              <w:rPr>
                <w:rStyle w:val="Hyperlink"/>
                <w:rFonts w:ascii="MuseoModerno" w:hAnsi="MuseoModerno"/>
                <w:noProof/>
                <w:lang w:val="en-US"/>
              </w:rPr>
              <w:t>Content – portfolioens indhold</w:t>
            </w:r>
            <w:r w:rsidR="00543063">
              <w:rPr>
                <w:noProof/>
                <w:webHidden/>
              </w:rPr>
              <w:tab/>
            </w:r>
            <w:r w:rsidR="00543063">
              <w:rPr>
                <w:noProof/>
                <w:webHidden/>
              </w:rPr>
              <w:fldChar w:fldCharType="begin"/>
            </w:r>
            <w:r w:rsidR="00543063">
              <w:rPr>
                <w:noProof/>
                <w:webHidden/>
              </w:rPr>
              <w:instrText xml:space="preserve"> PAGEREF _Toc159852569 \h </w:instrText>
            </w:r>
            <w:r w:rsidR="00543063">
              <w:rPr>
                <w:noProof/>
                <w:webHidden/>
              </w:rPr>
            </w:r>
            <w:r w:rsidR="00543063">
              <w:rPr>
                <w:noProof/>
                <w:webHidden/>
              </w:rPr>
              <w:fldChar w:fldCharType="separate"/>
            </w:r>
            <w:r w:rsidR="00B818DA">
              <w:rPr>
                <w:noProof/>
                <w:webHidden/>
              </w:rPr>
              <w:t>4</w:t>
            </w:r>
            <w:r w:rsidR="00543063">
              <w:rPr>
                <w:noProof/>
                <w:webHidden/>
              </w:rPr>
              <w:fldChar w:fldCharType="end"/>
            </w:r>
          </w:hyperlink>
        </w:p>
        <w:p w14:paraId="55A78954" w14:textId="35C4E01A" w:rsidR="00543063" w:rsidRDefault="00000000">
          <w:pPr>
            <w:pStyle w:val="Indholdsfortegnelse1"/>
            <w:tabs>
              <w:tab w:val="right" w:leader="dot" w:pos="9628"/>
            </w:tabs>
            <w:rPr>
              <w:rFonts w:eastAsiaTheme="minorEastAsia"/>
              <w:noProof/>
              <w:kern w:val="2"/>
              <w:lang w:eastAsia="da-DK"/>
              <w14:ligatures w14:val="standardContextual"/>
            </w:rPr>
          </w:pPr>
          <w:hyperlink w:anchor="_Toc159852570" w:history="1">
            <w:r w:rsidR="00543063" w:rsidRPr="007024C3">
              <w:rPr>
                <w:rStyle w:val="Hyperlink"/>
                <w:rFonts w:ascii="MuseoModerno" w:hAnsi="MuseoModerno"/>
                <w:noProof/>
              </w:rPr>
              <w:t>Design &amp; UI</w:t>
            </w:r>
            <w:r w:rsidR="00543063">
              <w:rPr>
                <w:noProof/>
                <w:webHidden/>
              </w:rPr>
              <w:tab/>
            </w:r>
            <w:r w:rsidR="00543063">
              <w:rPr>
                <w:noProof/>
                <w:webHidden/>
              </w:rPr>
              <w:fldChar w:fldCharType="begin"/>
            </w:r>
            <w:r w:rsidR="00543063">
              <w:rPr>
                <w:noProof/>
                <w:webHidden/>
              </w:rPr>
              <w:instrText xml:space="preserve"> PAGEREF _Toc159852570 \h </w:instrText>
            </w:r>
            <w:r w:rsidR="00543063">
              <w:rPr>
                <w:noProof/>
                <w:webHidden/>
              </w:rPr>
            </w:r>
            <w:r w:rsidR="00543063">
              <w:rPr>
                <w:noProof/>
                <w:webHidden/>
              </w:rPr>
              <w:fldChar w:fldCharType="separate"/>
            </w:r>
            <w:r w:rsidR="00B818DA">
              <w:rPr>
                <w:noProof/>
                <w:webHidden/>
              </w:rPr>
              <w:t>5</w:t>
            </w:r>
            <w:r w:rsidR="00543063">
              <w:rPr>
                <w:noProof/>
                <w:webHidden/>
              </w:rPr>
              <w:fldChar w:fldCharType="end"/>
            </w:r>
          </w:hyperlink>
        </w:p>
        <w:p w14:paraId="174C47A4" w14:textId="1DD9E0ED" w:rsidR="00543063" w:rsidRDefault="00000000">
          <w:pPr>
            <w:pStyle w:val="Indholdsfortegnelse1"/>
            <w:tabs>
              <w:tab w:val="right" w:leader="dot" w:pos="9628"/>
            </w:tabs>
            <w:rPr>
              <w:rFonts w:eastAsiaTheme="minorEastAsia"/>
              <w:noProof/>
              <w:kern w:val="2"/>
              <w:lang w:eastAsia="da-DK"/>
              <w14:ligatures w14:val="standardContextual"/>
            </w:rPr>
          </w:pPr>
          <w:hyperlink w:anchor="_Toc159852571" w:history="1">
            <w:r w:rsidR="00543063" w:rsidRPr="007024C3">
              <w:rPr>
                <w:rStyle w:val="Hyperlink"/>
                <w:rFonts w:ascii="MuseoModerno" w:hAnsi="MuseoModerno"/>
                <w:noProof/>
              </w:rPr>
              <w:t>Logo</w:t>
            </w:r>
            <w:r w:rsidR="00543063">
              <w:rPr>
                <w:noProof/>
                <w:webHidden/>
              </w:rPr>
              <w:tab/>
            </w:r>
            <w:r w:rsidR="00543063">
              <w:rPr>
                <w:noProof/>
                <w:webHidden/>
              </w:rPr>
              <w:fldChar w:fldCharType="begin"/>
            </w:r>
            <w:r w:rsidR="00543063">
              <w:rPr>
                <w:noProof/>
                <w:webHidden/>
              </w:rPr>
              <w:instrText xml:space="preserve"> PAGEREF _Toc159852571 \h </w:instrText>
            </w:r>
            <w:r w:rsidR="00543063">
              <w:rPr>
                <w:noProof/>
                <w:webHidden/>
              </w:rPr>
            </w:r>
            <w:r w:rsidR="00543063">
              <w:rPr>
                <w:noProof/>
                <w:webHidden/>
              </w:rPr>
              <w:fldChar w:fldCharType="separate"/>
            </w:r>
            <w:r w:rsidR="00B818DA">
              <w:rPr>
                <w:noProof/>
                <w:webHidden/>
              </w:rPr>
              <w:t>8</w:t>
            </w:r>
            <w:r w:rsidR="00543063">
              <w:rPr>
                <w:noProof/>
                <w:webHidden/>
              </w:rPr>
              <w:fldChar w:fldCharType="end"/>
            </w:r>
          </w:hyperlink>
        </w:p>
        <w:p w14:paraId="6465162C" w14:textId="10CE36B8" w:rsidR="00543063" w:rsidRDefault="00000000">
          <w:pPr>
            <w:pStyle w:val="Indholdsfortegnelse1"/>
            <w:tabs>
              <w:tab w:val="right" w:leader="dot" w:pos="9628"/>
            </w:tabs>
            <w:rPr>
              <w:rFonts w:eastAsiaTheme="minorEastAsia"/>
              <w:noProof/>
              <w:kern w:val="2"/>
              <w:lang w:eastAsia="da-DK"/>
              <w14:ligatures w14:val="standardContextual"/>
            </w:rPr>
          </w:pPr>
          <w:hyperlink w:anchor="_Toc159852572" w:history="1">
            <w:r w:rsidR="00543063" w:rsidRPr="007024C3">
              <w:rPr>
                <w:rStyle w:val="Hyperlink"/>
                <w:rFonts w:ascii="MuseoModerno" w:hAnsi="MuseoModerno"/>
                <w:noProof/>
              </w:rPr>
              <w:t>Design af portfolioen</w:t>
            </w:r>
            <w:r w:rsidR="00543063">
              <w:rPr>
                <w:noProof/>
                <w:webHidden/>
              </w:rPr>
              <w:tab/>
            </w:r>
            <w:r w:rsidR="00543063">
              <w:rPr>
                <w:noProof/>
                <w:webHidden/>
              </w:rPr>
              <w:fldChar w:fldCharType="begin"/>
            </w:r>
            <w:r w:rsidR="00543063">
              <w:rPr>
                <w:noProof/>
                <w:webHidden/>
              </w:rPr>
              <w:instrText xml:space="preserve"> PAGEREF _Toc159852572 \h </w:instrText>
            </w:r>
            <w:r w:rsidR="00543063">
              <w:rPr>
                <w:noProof/>
                <w:webHidden/>
              </w:rPr>
            </w:r>
            <w:r w:rsidR="00543063">
              <w:rPr>
                <w:noProof/>
                <w:webHidden/>
              </w:rPr>
              <w:fldChar w:fldCharType="separate"/>
            </w:r>
            <w:r w:rsidR="00B818DA">
              <w:rPr>
                <w:noProof/>
                <w:webHidden/>
              </w:rPr>
              <w:t>9</w:t>
            </w:r>
            <w:r w:rsidR="00543063">
              <w:rPr>
                <w:noProof/>
                <w:webHidden/>
              </w:rPr>
              <w:fldChar w:fldCharType="end"/>
            </w:r>
          </w:hyperlink>
        </w:p>
        <w:p w14:paraId="15108DA6" w14:textId="305D2780" w:rsidR="00543063" w:rsidRDefault="00000000">
          <w:pPr>
            <w:pStyle w:val="Indholdsfortegnelse1"/>
            <w:tabs>
              <w:tab w:val="right" w:leader="dot" w:pos="9628"/>
            </w:tabs>
            <w:rPr>
              <w:rFonts w:eastAsiaTheme="minorEastAsia"/>
              <w:noProof/>
              <w:kern w:val="2"/>
              <w:lang w:eastAsia="da-DK"/>
              <w14:ligatures w14:val="standardContextual"/>
            </w:rPr>
          </w:pPr>
          <w:hyperlink w:anchor="_Toc159852573" w:history="1">
            <w:r w:rsidR="00543063" w:rsidRPr="007024C3">
              <w:rPr>
                <w:rStyle w:val="Hyperlink"/>
                <w:rFonts w:ascii="MuseoModerno" w:hAnsi="MuseoModerno"/>
                <w:noProof/>
                <w:lang w:val="en-US"/>
              </w:rPr>
              <w:t>Referenceliste</w:t>
            </w:r>
            <w:r w:rsidR="00543063">
              <w:rPr>
                <w:noProof/>
                <w:webHidden/>
              </w:rPr>
              <w:tab/>
            </w:r>
            <w:r w:rsidR="00543063">
              <w:rPr>
                <w:noProof/>
                <w:webHidden/>
              </w:rPr>
              <w:fldChar w:fldCharType="begin"/>
            </w:r>
            <w:r w:rsidR="00543063">
              <w:rPr>
                <w:noProof/>
                <w:webHidden/>
              </w:rPr>
              <w:instrText xml:space="preserve"> PAGEREF _Toc159852573 \h </w:instrText>
            </w:r>
            <w:r w:rsidR="00543063">
              <w:rPr>
                <w:noProof/>
                <w:webHidden/>
              </w:rPr>
            </w:r>
            <w:r w:rsidR="00543063">
              <w:rPr>
                <w:noProof/>
                <w:webHidden/>
              </w:rPr>
              <w:fldChar w:fldCharType="separate"/>
            </w:r>
            <w:r w:rsidR="00B818DA">
              <w:rPr>
                <w:noProof/>
                <w:webHidden/>
              </w:rPr>
              <w:t>11</w:t>
            </w:r>
            <w:r w:rsidR="00543063">
              <w:rPr>
                <w:noProof/>
                <w:webHidden/>
              </w:rPr>
              <w:fldChar w:fldCharType="end"/>
            </w:r>
          </w:hyperlink>
        </w:p>
        <w:p w14:paraId="3716CFDA" w14:textId="0DAD8FDC" w:rsidR="00543063" w:rsidRDefault="00000000">
          <w:pPr>
            <w:pStyle w:val="Indholdsfortegnelse1"/>
            <w:tabs>
              <w:tab w:val="right" w:leader="dot" w:pos="9628"/>
            </w:tabs>
            <w:rPr>
              <w:rFonts w:eastAsiaTheme="minorEastAsia"/>
              <w:noProof/>
              <w:kern w:val="2"/>
              <w:lang w:eastAsia="da-DK"/>
              <w14:ligatures w14:val="standardContextual"/>
            </w:rPr>
          </w:pPr>
          <w:hyperlink w:anchor="_Toc159852574" w:history="1">
            <w:r w:rsidR="00543063" w:rsidRPr="007024C3">
              <w:rPr>
                <w:rStyle w:val="Hyperlink"/>
                <w:rFonts w:ascii="MuseoModerno" w:hAnsi="MuseoModerno"/>
                <w:noProof/>
              </w:rPr>
              <w:t>Bilag</w:t>
            </w:r>
            <w:r w:rsidR="00543063">
              <w:rPr>
                <w:noProof/>
                <w:webHidden/>
              </w:rPr>
              <w:tab/>
            </w:r>
            <w:r w:rsidR="00543063">
              <w:rPr>
                <w:noProof/>
                <w:webHidden/>
              </w:rPr>
              <w:fldChar w:fldCharType="begin"/>
            </w:r>
            <w:r w:rsidR="00543063">
              <w:rPr>
                <w:noProof/>
                <w:webHidden/>
              </w:rPr>
              <w:instrText xml:space="preserve"> PAGEREF _Toc159852574 \h </w:instrText>
            </w:r>
            <w:r w:rsidR="00543063">
              <w:rPr>
                <w:noProof/>
                <w:webHidden/>
              </w:rPr>
            </w:r>
            <w:r w:rsidR="00543063">
              <w:rPr>
                <w:noProof/>
                <w:webHidden/>
              </w:rPr>
              <w:fldChar w:fldCharType="separate"/>
            </w:r>
            <w:r w:rsidR="00B818DA">
              <w:rPr>
                <w:noProof/>
                <w:webHidden/>
              </w:rPr>
              <w:t>12</w:t>
            </w:r>
            <w:r w:rsidR="00543063">
              <w:rPr>
                <w:noProof/>
                <w:webHidden/>
              </w:rPr>
              <w:fldChar w:fldCharType="end"/>
            </w:r>
          </w:hyperlink>
        </w:p>
        <w:p w14:paraId="0130C108" w14:textId="54775A82" w:rsidR="00543063" w:rsidRDefault="00000000">
          <w:pPr>
            <w:pStyle w:val="Indholdsfortegnelse2"/>
            <w:tabs>
              <w:tab w:val="right" w:leader="dot" w:pos="9628"/>
            </w:tabs>
            <w:rPr>
              <w:noProof/>
            </w:rPr>
          </w:pPr>
          <w:hyperlink w:anchor="_Toc159852575" w:history="1">
            <w:r w:rsidR="00543063" w:rsidRPr="007024C3">
              <w:rPr>
                <w:rStyle w:val="Hyperlink"/>
                <w:rFonts w:ascii="MuseoModerno" w:hAnsi="MuseoModerno"/>
                <w:noProof/>
              </w:rPr>
              <w:t>Bilag 1.1 – Link til praktiskopslag fra KnowIt</w:t>
            </w:r>
            <w:r w:rsidR="00543063">
              <w:rPr>
                <w:noProof/>
                <w:webHidden/>
              </w:rPr>
              <w:tab/>
            </w:r>
            <w:r w:rsidR="00543063">
              <w:rPr>
                <w:noProof/>
                <w:webHidden/>
              </w:rPr>
              <w:fldChar w:fldCharType="begin"/>
            </w:r>
            <w:r w:rsidR="00543063">
              <w:rPr>
                <w:noProof/>
                <w:webHidden/>
              </w:rPr>
              <w:instrText xml:space="preserve"> PAGEREF _Toc159852575 \h </w:instrText>
            </w:r>
            <w:r w:rsidR="00543063">
              <w:rPr>
                <w:noProof/>
                <w:webHidden/>
              </w:rPr>
            </w:r>
            <w:r w:rsidR="00543063">
              <w:rPr>
                <w:noProof/>
                <w:webHidden/>
              </w:rPr>
              <w:fldChar w:fldCharType="separate"/>
            </w:r>
            <w:r w:rsidR="00B818DA">
              <w:rPr>
                <w:noProof/>
                <w:webHidden/>
              </w:rPr>
              <w:t>12</w:t>
            </w:r>
            <w:r w:rsidR="00543063">
              <w:rPr>
                <w:noProof/>
                <w:webHidden/>
              </w:rPr>
              <w:fldChar w:fldCharType="end"/>
            </w:r>
          </w:hyperlink>
        </w:p>
        <w:p w14:paraId="4669F36C" w14:textId="5B56DD86" w:rsidR="00543063" w:rsidRDefault="00000000">
          <w:pPr>
            <w:pStyle w:val="Indholdsfortegnelse2"/>
            <w:tabs>
              <w:tab w:val="right" w:leader="dot" w:pos="9628"/>
            </w:tabs>
            <w:rPr>
              <w:noProof/>
            </w:rPr>
          </w:pPr>
          <w:hyperlink w:anchor="_Toc159852576" w:history="1">
            <w:r w:rsidR="00543063" w:rsidRPr="007024C3">
              <w:rPr>
                <w:rStyle w:val="Hyperlink"/>
                <w:rFonts w:ascii="MuseoModerno" w:hAnsi="MuseoModerno"/>
                <w:noProof/>
              </w:rPr>
              <w:t>Bilag 1.2 – Link til praktikopslag fra LEGO</w:t>
            </w:r>
            <w:r w:rsidR="00543063">
              <w:rPr>
                <w:noProof/>
                <w:webHidden/>
              </w:rPr>
              <w:tab/>
            </w:r>
            <w:r w:rsidR="00543063">
              <w:rPr>
                <w:noProof/>
                <w:webHidden/>
              </w:rPr>
              <w:fldChar w:fldCharType="begin"/>
            </w:r>
            <w:r w:rsidR="00543063">
              <w:rPr>
                <w:noProof/>
                <w:webHidden/>
              </w:rPr>
              <w:instrText xml:space="preserve"> PAGEREF _Toc159852576 \h </w:instrText>
            </w:r>
            <w:r w:rsidR="00543063">
              <w:rPr>
                <w:noProof/>
                <w:webHidden/>
              </w:rPr>
            </w:r>
            <w:r w:rsidR="00543063">
              <w:rPr>
                <w:noProof/>
                <w:webHidden/>
              </w:rPr>
              <w:fldChar w:fldCharType="separate"/>
            </w:r>
            <w:r w:rsidR="00B818DA">
              <w:rPr>
                <w:noProof/>
                <w:webHidden/>
              </w:rPr>
              <w:t>12</w:t>
            </w:r>
            <w:r w:rsidR="00543063">
              <w:rPr>
                <w:noProof/>
                <w:webHidden/>
              </w:rPr>
              <w:fldChar w:fldCharType="end"/>
            </w:r>
          </w:hyperlink>
        </w:p>
        <w:p w14:paraId="69AC53D2" w14:textId="14CAB1DD" w:rsidR="00543063" w:rsidRDefault="00000000">
          <w:pPr>
            <w:pStyle w:val="Indholdsfortegnelse2"/>
            <w:tabs>
              <w:tab w:val="right" w:leader="dot" w:pos="9628"/>
            </w:tabs>
            <w:rPr>
              <w:noProof/>
            </w:rPr>
          </w:pPr>
          <w:hyperlink w:anchor="_Toc159852577" w:history="1">
            <w:r w:rsidR="00543063" w:rsidRPr="007024C3">
              <w:rPr>
                <w:rStyle w:val="Hyperlink"/>
                <w:rFonts w:ascii="MuseoModerno" w:hAnsi="MuseoModerno"/>
                <w:noProof/>
              </w:rPr>
              <w:t>Bilag 1.3 – Link til praktikopslag fra Systematic</w:t>
            </w:r>
            <w:r w:rsidR="00543063">
              <w:rPr>
                <w:noProof/>
                <w:webHidden/>
              </w:rPr>
              <w:tab/>
            </w:r>
            <w:r w:rsidR="00543063">
              <w:rPr>
                <w:noProof/>
                <w:webHidden/>
              </w:rPr>
              <w:fldChar w:fldCharType="begin"/>
            </w:r>
            <w:r w:rsidR="00543063">
              <w:rPr>
                <w:noProof/>
                <w:webHidden/>
              </w:rPr>
              <w:instrText xml:space="preserve"> PAGEREF _Toc159852577 \h </w:instrText>
            </w:r>
            <w:r w:rsidR="00543063">
              <w:rPr>
                <w:noProof/>
                <w:webHidden/>
              </w:rPr>
            </w:r>
            <w:r w:rsidR="00543063">
              <w:rPr>
                <w:noProof/>
                <w:webHidden/>
              </w:rPr>
              <w:fldChar w:fldCharType="separate"/>
            </w:r>
            <w:r w:rsidR="00B818DA">
              <w:rPr>
                <w:noProof/>
                <w:webHidden/>
              </w:rPr>
              <w:t>12</w:t>
            </w:r>
            <w:r w:rsidR="00543063">
              <w:rPr>
                <w:noProof/>
                <w:webHidden/>
              </w:rPr>
              <w:fldChar w:fldCharType="end"/>
            </w:r>
          </w:hyperlink>
        </w:p>
        <w:p w14:paraId="13187F93" w14:textId="525B85D5" w:rsidR="00543063" w:rsidRDefault="00000000">
          <w:pPr>
            <w:pStyle w:val="Indholdsfortegnelse2"/>
            <w:tabs>
              <w:tab w:val="right" w:leader="dot" w:pos="9628"/>
            </w:tabs>
            <w:rPr>
              <w:noProof/>
            </w:rPr>
          </w:pPr>
          <w:hyperlink w:anchor="_Toc159852578" w:history="1">
            <w:r w:rsidR="00543063" w:rsidRPr="007024C3">
              <w:rPr>
                <w:rStyle w:val="Hyperlink"/>
                <w:rFonts w:ascii="MuseoModerno" w:hAnsi="MuseoModerno"/>
                <w:noProof/>
              </w:rPr>
              <w:t>Bilag 2 – Link til Figma</w:t>
            </w:r>
            <w:r w:rsidR="00543063">
              <w:rPr>
                <w:noProof/>
                <w:webHidden/>
              </w:rPr>
              <w:tab/>
            </w:r>
            <w:r w:rsidR="00543063">
              <w:rPr>
                <w:noProof/>
                <w:webHidden/>
              </w:rPr>
              <w:fldChar w:fldCharType="begin"/>
            </w:r>
            <w:r w:rsidR="00543063">
              <w:rPr>
                <w:noProof/>
                <w:webHidden/>
              </w:rPr>
              <w:instrText xml:space="preserve"> PAGEREF _Toc159852578 \h </w:instrText>
            </w:r>
            <w:r w:rsidR="00543063">
              <w:rPr>
                <w:noProof/>
                <w:webHidden/>
              </w:rPr>
            </w:r>
            <w:r w:rsidR="00543063">
              <w:rPr>
                <w:noProof/>
                <w:webHidden/>
              </w:rPr>
              <w:fldChar w:fldCharType="separate"/>
            </w:r>
            <w:r w:rsidR="00B818DA">
              <w:rPr>
                <w:noProof/>
                <w:webHidden/>
              </w:rPr>
              <w:t>12</w:t>
            </w:r>
            <w:r w:rsidR="00543063">
              <w:rPr>
                <w:noProof/>
                <w:webHidden/>
              </w:rPr>
              <w:fldChar w:fldCharType="end"/>
            </w:r>
          </w:hyperlink>
        </w:p>
        <w:p w14:paraId="2DE2ED8A" w14:textId="18BC9053" w:rsidR="00543063" w:rsidRDefault="00000000">
          <w:pPr>
            <w:pStyle w:val="Indholdsfortegnelse2"/>
            <w:tabs>
              <w:tab w:val="right" w:leader="dot" w:pos="9628"/>
            </w:tabs>
            <w:rPr>
              <w:noProof/>
            </w:rPr>
          </w:pPr>
          <w:hyperlink w:anchor="_Toc159852579" w:history="1">
            <w:r w:rsidR="00543063" w:rsidRPr="007024C3">
              <w:rPr>
                <w:rStyle w:val="Hyperlink"/>
                <w:rFonts w:ascii="MuseoModerno" w:hAnsi="MuseoModerno"/>
                <w:noProof/>
              </w:rPr>
              <w:t>Bilag 3</w:t>
            </w:r>
            <w:r w:rsidR="00543063">
              <w:rPr>
                <w:noProof/>
                <w:webHidden/>
              </w:rPr>
              <w:tab/>
            </w:r>
            <w:r w:rsidR="00543063">
              <w:rPr>
                <w:noProof/>
                <w:webHidden/>
              </w:rPr>
              <w:fldChar w:fldCharType="begin"/>
            </w:r>
            <w:r w:rsidR="00543063">
              <w:rPr>
                <w:noProof/>
                <w:webHidden/>
              </w:rPr>
              <w:instrText xml:space="preserve"> PAGEREF _Toc159852579 \h </w:instrText>
            </w:r>
            <w:r w:rsidR="00543063">
              <w:rPr>
                <w:noProof/>
                <w:webHidden/>
              </w:rPr>
            </w:r>
            <w:r w:rsidR="00543063">
              <w:rPr>
                <w:noProof/>
                <w:webHidden/>
              </w:rPr>
              <w:fldChar w:fldCharType="separate"/>
            </w:r>
            <w:r w:rsidR="00B818DA">
              <w:rPr>
                <w:noProof/>
                <w:webHidden/>
              </w:rPr>
              <w:t>12</w:t>
            </w:r>
            <w:r w:rsidR="00543063">
              <w:rPr>
                <w:noProof/>
                <w:webHidden/>
              </w:rPr>
              <w:fldChar w:fldCharType="end"/>
            </w:r>
          </w:hyperlink>
        </w:p>
        <w:p w14:paraId="5518BDB1" w14:textId="75BF9761" w:rsidR="00296DEB" w:rsidRDefault="00296DEB">
          <w:r>
            <w:rPr>
              <w:b/>
              <w:bCs/>
            </w:rPr>
            <w:fldChar w:fldCharType="end"/>
          </w:r>
        </w:p>
      </w:sdtContent>
    </w:sdt>
    <w:p w14:paraId="4135FAFA" w14:textId="77777777" w:rsidR="00296DEB" w:rsidRDefault="00296DEB">
      <w:pPr>
        <w:rPr>
          <w:rFonts w:ascii="MuseoModerno" w:eastAsiaTheme="majorEastAsia" w:hAnsi="MuseoModerno" w:cstheme="majorBidi"/>
          <w:color w:val="2F5496" w:themeColor="accent1" w:themeShade="BF"/>
          <w:sz w:val="32"/>
          <w:szCs w:val="32"/>
        </w:rPr>
      </w:pPr>
      <w:r>
        <w:rPr>
          <w:rFonts w:ascii="MuseoModerno" w:hAnsi="MuseoModerno"/>
        </w:rPr>
        <w:br w:type="page"/>
      </w:r>
    </w:p>
    <w:p w14:paraId="4F7B03D5" w14:textId="6F022AEF" w:rsidR="007732C1" w:rsidRPr="00C25B48" w:rsidRDefault="007732C1" w:rsidP="007450CB">
      <w:pPr>
        <w:pStyle w:val="Overskrift1"/>
        <w:rPr>
          <w:rFonts w:ascii="MuseoModerno" w:hAnsi="MuseoModerno"/>
          <w:b/>
          <w:bCs/>
        </w:rPr>
      </w:pPr>
      <w:bookmarkStart w:id="0" w:name="_Toc159852567"/>
      <w:r w:rsidRPr="00C25B48">
        <w:rPr>
          <w:rFonts w:ascii="MuseoModerno" w:hAnsi="MuseoModerno"/>
        </w:rPr>
        <w:lastRenderedPageBreak/>
        <w:t>Målgruppe</w:t>
      </w:r>
      <w:bookmarkEnd w:id="0"/>
    </w:p>
    <w:p w14:paraId="3C7C8842" w14:textId="25F76F94" w:rsidR="00C82AF0" w:rsidRPr="00296DEB" w:rsidRDefault="00FB6F8B" w:rsidP="00215E08">
      <w:pPr>
        <w:spacing w:after="120"/>
        <w:rPr>
          <w:rFonts w:ascii="Mukta Vaani" w:hAnsi="Mukta Vaani" w:cs="Mukta Vaani"/>
        </w:rPr>
      </w:pPr>
      <w:r w:rsidRPr="00296DEB">
        <w:rPr>
          <w:rFonts w:ascii="Mukta Vaani" w:hAnsi="Mukta Vaani" w:cs="Mukta Vaani"/>
        </w:rPr>
        <w:t xml:space="preserve">I udarbejdelsen af portfolioen har </w:t>
      </w:r>
      <w:r w:rsidR="009B3E31" w:rsidRPr="00296DEB">
        <w:rPr>
          <w:rFonts w:ascii="Mukta Vaani" w:hAnsi="Mukta Vaani" w:cs="Mukta Vaani"/>
        </w:rPr>
        <w:t>jeg</w:t>
      </w:r>
      <w:r w:rsidR="00C82AF0" w:rsidRPr="00296DEB">
        <w:rPr>
          <w:rFonts w:ascii="Mukta Vaani" w:hAnsi="Mukta Vaani" w:cs="Mukta Vaani"/>
        </w:rPr>
        <w:t xml:space="preserve"> løbende</w:t>
      </w:r>
      <w:r w:rsidR="009B3E31" w:rsidRPr="00296DEB">
        <w:rPr>
          <w:rFonts w:ascii="Mukta Vaani" w:hAnsi="Mukta Vaani" w:cs="Mukta Vaani"/>
        </w:rPr>
        <w:t xml:space="preserve"> haft</w:t>
      </w:r>
      <w:r w:rsidRPr="00296DEB">
        <w:rPr>
          <w:rFonts w:ascii="Mukta Vaani" w:hAnsi="Mukta Vaani" w:cs="Mukta Vaani"/>
        </w:rPr>
        <w:t xml:space="preserve"> op</w:t>
      </w:r>
      <w:r w:rsidR="00E93763" w:rsidRPr="00296DEB">
        <w:rPr>
          <w:rFonts w:ascii="Mukta Vaani" w:hAnsi="Mukta Vaani" w:cs="Mukta Vaani"/>
        </w:rPr>
        <w:t>m</w:t>
      </w:r>
      <w:r w:rsidRPr="00296DEB">
        <w:rPr>
          <w:rFonts w:ascii="Mukta Vaani" w:hAnsi="Mukta Vaani" w:cs="Mukta Vaani"/>
        </w:rPr>
        <w:t>ærksomhed på</w:t>
      </w:r>
      <w:r w:rsidR="00E93763" w:rsidRPr="00296DEB">
        <w:rPr>
          <w:rFonts w:ascii="Mukta Vaani" w:hAnsi="Mukta Vaani" w:cs="Mukta Vaani"/>
        </w:rPr>
        <w:t xml:space="preserve"> målgruppen; virksomheder som søger praktikanter med interesse for UX-research og -design samt frontend-udvikling. </w:t>
      </w:r>
      <w:r w:rsidR="00BF5450" w:rsidRPr="00296DEB">
        <w:rPr>
          <w:rFonts w:ascii="Mukta Vaani" w:hAnsi="Mukta Vaani" w:cs="Mukta Vaani"/>
        </w:rPr>
        <w:t>Overordnet set har jeg ikke rette</w:t>
      </w:r>
      <w:r w:rsidR="004D40E9" w:rsidRPr="00296DEB">
        <w:rPr>
          <w:rFonts w:ascii="Mukta Vaani" w:hAnsi="Mukta Vaani" w:cs="Mukta Vaani"/>
        </w:rPr>
        <w:t>t</w:t>
      </w:r>
      <w:r w:rsidR="00BF5450" w:rsidRPr="00296DEB">
        <w:rPr>
          <w:rFonts w:ascii="Mukta Vaani" w:hAnsi="Mukta Vaani" w:cs="Mukta Vaani"/>
        </w:rPr>
        <w:t xml:space="preserve"> min portfolio mod bestemte virksomheder eller brancher – det der har været vigtig for mig i processen, har været at vise, hvem jeg er</w:t>
      </w:r>
      <w:r w:rsidR="004D40E9" w:rsidRPr="00296DEB">
        <w:rPr>
          <w:rFonts w:ascii="Mukta Vaani" w:hAnsi="Mukta Vaani" w:cs="Mukta Vaani"/>
        </w:rPr>
        <w:t xml:space="preserve">, </w:t>
      </w:r>
      <w:r w:rsidR="00702212" w:rsidRPr="00296DEB">
        <w:rPr>
          <w:rFonts w:ascii="Mukta Vaani" w:hAnsi="Mukta Vaani" w:cs="Mukta Vaani"/>
        </w:rPr>
        <w:t>og jeg ved, at når jeg lander en praktik, så lander jeg den</w:t>
      </w:r>
      <w:r w:rsidR="00354517" w:rsidRPr="00296DEB">
        <w:rPr>
          <w:rFonts w:ascii="Mukta Vaani" w:hAnsi="Mukta Vaani" w:cs="Mukta Vaani"/>
        </w:rPr>
        <w:t>,</w:t>
      </w:r>
      <w:r w:rsidR="00702212" w:rsidRPr="00296DEB">
        <w:rPr>
          <w:rFonts w:ascii="Mukta Vaani" w:hAnsi="Mukta Vaani" w:cs="Mukta Vaani"/>
        </w:rPr>
        <w:t xml:space="preserve"> fordi jeg er den</w:t>
      </w:r>
      <w:r w:rsidR="00354517" w:rsidRPr="00296DEB">
        <w:rPr>
          <w:rFonts w:ascii="Mukta Vaani" w:hAnsi="Mukta Vaani" w:cs="Mukta Vaani"/>
        </w:rPr>
        <w:t>,</w:t>
      </w:r>
      <w:r w:rsidR="00702212" w:rsidRPr="00296DEB">
        <w:rPr>
          <w:rFonts w:ascii="Mukta Vaani" w:hAnsi="Mukta Vaani" w:cs="Mukta Vaani"/>
        </w:rPr>
        <w:t xml:space="preserve"> jeg er, og ikke fordi min portfolio ligner alle de andres.</w:t>
      </w:r>
    </w:p>
    <w:p w14:paraId="241B24A4" w14:textId="609064DE" w:rsidR="002C1154" w:rsidRPr="00296DEB" w:rsidRDefault="007965C6" w:rsidP="00215E08">
      <w:pPr>
        <w:spacing w:after="120"/>
        <w:rPr>
          <w:rFonts w:ascii="Mukta Vaani" w:hAnsi="Mukta Vaani" w:cs="Mukta Vaani"/>
        </w:rPr>
      </w:pPr>
      <w:r w:rsidRPr="00296DEB">
        <w:rPr>
          <w:rFonts w:ascii="Mukta Vaani" w:hAnsi="Mukta Vaani" w:cs="Mukta Vaani"/>
        </w:rPr>
        <w:t xml:space="preserve">Med det sagt har jeg dog </w:t>
      </w:r>
      <w:r w:rsidR="003A71EA" w:rsidRPr="00296DEB">
        <w:rPr>
          <w:rFonts w:ascii="Mukta Vaani" w:hAnsi="Mukta Vaani" w:cs="Mukta Vaani"/>
        </w:rPr>
        <w:t>undersøg</w:t>
      </w:r>
      <w:r w:rsidRPr="00296DEB">
        <w:rPr>
          <w:rFonts w:ascii="Mukta Vaani" w:hAnsi="Mukta Vaani" w:cs="Mukta Vaani"/>
        </w:rPr>
        <w:t>t</w:t>
      </w:r>
      <w:r w:rsidR="003A71EA" w:rsidRPr="00296DEB">
        <w:rPr>
          <w:rFonts w:ascii="Mukta Vaani" w:hAnsi="Mukta Vaani" w:cs="Mukta Vaani"/>
        </w:rPr>
        <w:t xml:space="preserve"> virksomheder</w:t>
      </w:r>
      <w:r w:rsidR="002C1154" w:rsidRPr="00296DEB">
        <w:rPr>
          <w:rFonts w:ascii="Mukta Vaani" w:hAnsi="Mukta Vaani" w:cs="Mukta Vaani"/>
        </w:rPr>
        <w:t>,</w:t>
      </w:r>
      <w:r w:rsidR="003A71EA" w:rsidRPr="00296DEB">
        <w:rPr>
          <w:rFonts w:ascii="Mukta Vaani" w:hAnsi="Mukta Vaani" w:cs="Mukta Vaani"/>
        </w:rPr>
        <w:t xml:space="preserve"> som </w:t>
      </w:r>
      <w:r w:rsidR="00484EBD" w:rsidRPr="00296DEB">
        <w:rPr>
          <w:rFonts w:ascii="Mukta Vaani" w:hAnsi="Mukta Vaani" w:cs="Mukta Vaani"/>
        </w:rPr>
        <w:t xml:space="preserve">kunne have øget interesse i ansættelse efter endt praktik. </w:t>
      </w:r>
      <w:r w:rsidR="002C1154" w:rsidRPr="00296DEB">
        <w:rPr>
          <w:rFonts w:ascii="Mukta Vaani" w:hAnsi="Mukta Vaani" w:cs="Mukta Vaani"/>
        </w:rPr>
        <w:t xml:space="preserve">Geografisk </w:t>
      </w:r>
      <w:r w:rsidR="0065389A" w:rsidRPr="00296DEB">
        <w:rPr>
          <w:rFonts w:ascii="Mukta Vaani" w:hAnsi="Mukta Vaani" w:cs="Mukta Vaani"/>
        </w:rPr>
        <w:t xml:space="preserve">har </w:t>
      </w:r>
      <w:r w:rsidR="007502D0" w:rsidRPr="00296DEB">
        <w:rPr>
          <w:rFonts w:ascii="Mukta Vaani" w:hAnsi="Mukta Vaani" w:cs="Mukta Vaani"/>
        </w:rPr>
        <w:t xml:space="preserve">jeg </w:t>
      </w:r>
      <w:r w:rsidR="0065389A" w:rsidRPr="00296DEB">
        <w:rPr>
          <w:rFonts w:ascii="Mukta Vaani" w:hAnsi="Mukta Vaani" w:cs="Mukta Vaani"/>
        </w:rPr>
        <w:t>fokus</w:t>
      </w:r>
      <w:r w:rsidR="00FD0BBF" w:rsidRPr="00296DEB">
        <w:rPr>
          <w:rFonts w:ascii="Mukta Vaani" w:hAnsi="Mukta Vaani" w:cs="Mukta Vaani"/>
        </w:rPr>
        <w:t>eret</w:t>
      </w:r>
      <w:r w:rsidR="0065389A" w:rsidRPr="00296DEB">
        <w:rPr>
          <w:rFonts w:ascii="Mukta Vaani" w:hAnsi="Mukta Vaani" w:cs="Mukta Vaani"/>
        </w:rPr>
        <w:t xml:space="preserve"> på </w:t>
      </w:r>
      <w:r w:rsidR="00BD5219" w:rsidRPr="00296DEB">
        <w:rPr>
          <w:rFonts w:ascii="Mukta Vaani" w:hAnsi="Mukta Vaani" w:cs="Mukta Vaani"/>
        </w:rPr>
        <w:t>virksomheder</w:t>
      </w:r>
      <w:r w:rsidR="00E82C47" w:rsidRPr="00296DEB">
        <w:rPr>
          <w:rFonts w:ascii="Mukta Vaani" w:hAnsi="Mukta Vaani" w:cs="Mukta Vaani"/>
        </w:rPr>
        <w:t xml:space="preserve"> lokaliseret i Aarhus</w:t>
      </w:r>
      <w:r w:rsidR="00BD5219" w:rsidRPr="00296DEB">
        <w:rPr>
          <w:rFonts w:ascii="Mukta Vaani" w:hAnsi="Mukta Vaani" w:cs="Mukta Vaani"/>
        </w:rPr>
        <w:t>, da praktik og familieliv er nødt til at kunne hænge sammen</w:t>
      </w:r>
      <w:r w:rsidR="00FD0BBF" w:rsidRPr="00296DEB">
        <w:rPr>
          <w:rFonts w:ascii="Mukta Vaani" w:hAnsi="Mukta Vaani" w:cs="Mukta Vaani"/>
        </w:rPr>
        <w:t xml:space="preserve">. Det skal dog nævnes, at </w:t>
      </w:r>
      <w:r w:rsidR="00E82C47" w:rsidRPr="00296DEB">
        <w:rPr>
          <w:rFonts w:ascii="Mukta Vaani" w:hAnsi="Mukta Vaani" w:cs="Mukta Vaani"/>
        </w:rPr>
        <w:t>der er også tænkt bredere,</w:t>
      </w:r>
      <w:r w:rsidR="00CB72BE" w:rsidRPr="00296DEB">
        <w:rPr>
          <w:rFonts w:ascii="Mukta Vaani" w:hAnsi="Mukta Vaani" w:cs="Mukta Vaani"/>
        </w:rPr>
        <w:t xml:space="preserve"> da der findes mange spændende muligheder udenfor bygrænsen.</w:t>
      </w:r>
    </w:p>
    <w:p w14:paraId="45790C4B" w14:textId="2A044288" w:rsidR="009211BB" w:rsidRPr="00296DEB" w:rsidRDefault="00973C2F" w:rsidP="00215E08">
      <w:pPr>
        <w:spacing w:after="120"/>
        <w:rPr>
          <w:rFonts w:ascii="Mukta Vaani" w:hAnsi="Mukta Vaani" w:cs="Mukta Vaani"/>
        </w:rPr>
      </w:pPr>
      <w:r w:rsidRPr="00296DEB">
        <w:rPr>
          <w:rFonts w:ascii="Mukta Vaani" w:hAnsi="Mukta Vaani" w:cs="Mukta Vaani"/>
        </w:rPr>
        <w:t xml:space="preserve">Et par virksomheder </w:t>
      </w:r>
      <w:r w:rsidR="00FD0BBF" w:rsidRPr="00296DEB">
        <w:rPr>
          <w:rFonts w:ascii="Mukta Vaani" w:hAnsi="Mukta Vaani" w:cs="Mukta Vaani"/>
        </w:rPr>
        <w:t>jeg har</w:t>
      </w:r>
      <w:r w:rsidRPr="00296DEB">
        <w:rPr>
          <w:rFonts w:ascii="Mukta Vaani" w:hAnsi="Mukta Vaani" w:cs="Mukta Vaani"/>
        </w:rPr>
        <w:t xml:space="preserve"> kigget nærmere </w:t>
      </w:r>
      <w:r w:rsidR="00EA3024" w:rsidRPr="00296DEB">
        <w:rPr>
          <w:rFonts w:ascii="Mukta Vaani" w:hAnsi="Mukta Vaani" w:cs="Mukta Vaani"/>
        </w:rPr>
        <w:t>på,</w:t>
      </w:r>
      <w:r w:rsidRPr="00296DEB">
        <w:rPr>
          <w:rFonts w:ascii="Mukta Vaani" w:hAnsi="Mukta Vaani" w:cs="Mukta Vaani"/>
        </w:rPr>
        <w:t xml:space="preserve"> er bland</w:t>
      </w:r>
      <w:r w:rsidR="009B7707" w:rsidRPr="00296DEB">
        <w:rPr>
          <w:rFonts w:ascii="Mukta Vaani" w:hAnsi="Mukta Vaani" w:cs="Mukta Vaani"/>
        </w:rPr>
        <w:t>t</w:t>
      </w:r>
      <w:r w:rsidRPr="00296DEB">
        <w:rPr>
          <w:rFonts w:ascii="Mukta Vaani" w:hAnsi="Mukta Vaani" w:cs="Mukta Vaani"/>
        </w:rPr>
        <w:t xml:space="preserve"> andet</w:t>
      </w:r>
      <w:r w:rsidR="00383193" w:rsidRPr="00296DEB">
        <w:rPr>
          <w:rFonts w:ascii="Mukta Vaani" w:hAnsi="Mukta Vaani" w:cs="Mukta Vaani"/>
        </w:rPr>
        <w:t xml:space="preserve"> LEGO,</w:t>
      </w:r>
      <w:r w:rsidRPr="00296DEB">
        <w:rPr>
          <w:rFonts w:ascii="Mukta Vaani" w:hAnsi="Mukta Vaani" w:cs="Mukta Vaani"/>
        </w:rPr>
        <w:t xml:space="preserve"> </w:t>
      </w:r>
      <w:r w:rsidR="009B7707" w:rsidRPr="00296DEB">
        <w:rPr>
          <w:rFonts w:ascii="Mukta Vaani" w:hAnsi="Mukta Vaani" w:cs="Mukta Vaani"/>
        </w:rPr>
        <w:t>Salling Group, Bestseller og Kampstrup</w:t>
      </w:r>
      <w:r w:rsidR="00EA3024" w:rsidRPr="00296DEB">
        <w:rPr>
          <w:rFonts w:ascii="Mukta Vaani" w:hAnsi="Mukta Vaani" w:cs="Mukta Vaani"/>
        </w:rPr>
        <w:t xml:space="preserve">. </w:t>
      </w:r>
      <w:r w:rsidR="00FD0BBF" w:rsidRPr="00296DEB">
        <w:rPr>
          <w:rFonts w:ascii="Mukta Vaani" w:hAnsi="Mukta Vaani" w:cs="Mukta Vaani"/>
        </w:rPr>
        <w:t xml:space="preserve">Det er ikke virksomheder, hvor </w:t>
      </w:r>
      <w:r w:rsidR="004E1148" w:rsidRPr="00296DEB">
        <w:rPr>
          <w:rFonts w:ascii="Mukta Vaani" w:hAnsi="Mukta Vaani" w:cs="Mukta Vaani"/>
        </w:rPr>
        <w:t xml:space="preserve">jeg ser mig selv i fremtiden, </w:t>
      </w:r>
      <w:r w:rsidR="00AA3DCE" w:rsidRPr="00296DEB">
        <w:rPr>
          <w:rFonts w:ascii="Mukta Vaani" w:hAnsi="Mukta Vaani" w:cs="Mukta Vaani"/>
        </w:rPr>
        <w:t>og derfor er portfolio</w:t>
      </w:r>
      <w:r w:rsidR="0069537C" w:rsidRPr="00296DEB">
        <w:rPr>
          <w:rFonts w:ascii="Mukta Vaani" w:hAnsi="Mukta Vaani" w:cs="Mukta Vaani"/>
        </w:rPr>
        <w:t>e</w:t>
      </w:r>
      <w:r w:rsidR="00AA3DCE" w:rsidRPr="00296DEB">
        <w:rPr>
          <w:rFonts w:ascii="Mukta Vaani" w:hAnsi="Mukta Vaani" w:cs="Mukta Vaani"/>
        </w:rPr>
        <w:t>n ikke udviklet med dem for øje</w:t>
      </w:r>
      <w:r w:rsidR="0069537C" w:rsidRPr="00296DEB">
        <w:rPr>
          <w:rFonts w:ascii="Mukta Vaani" w:hAnsi="Mukta Vaani" w:cs="Mukta Vaani"/>
        </w:rPr>
        <w:t>. Dog er jeg ikke i tvivl om, at det er virksomheder, hvor</w:t>
      </w:r>
      <w:r w:rsidR="004E1148" w:rsidRPr="00296DEB">
        <w:rPr>
          <w:rFonts w:ascii="Mukta Vaani" w:hAnsi="Mukta Vaani" w:cs="Mukta Vaani"/>
        </w:rPr>
        <w:t xml:space="preserve"> jeg kunne lære </w:t>
      </w:r>
      <w:r w:rsidR="0069537C" w:rsidRPr="00296DEB">
        <w:rPr>
          <w:rFonts w:ascii="Mukta Vaani" w:hAnsi="Mukta Vaani" w:cs="Mukta Vaani"/>
        </w:rPr>
        <w:t>rigtig meget både personlig og fagligt.</w:t>
      </w:r>
    </w:p>
    <w:p w14:paraId="2F0551CF" w14:textId="2E4AABC3" w:rsidR="0069537C" w:rsidRPr="00296DEB" w:rsidRDefault="0069537C" w:rsidP="00215E08">
      <w:pPr>
        <w:spacing w:after="120"/>
        <w:rPr>
          <w:rFonts w:ascii="Mukta Vaani" w:hAnsi="Mukta Vaani" w:cs="Mukta Vaani"/>
        </w:rPr>
      </w:pPr>
      <w:r w:rsidRPr="00296DEB">
        <w:rPr>
          <w:rFonts w:ascii="Mukta Vaani" w:hAnsi="Mukta Vaani" w:cs="Mukta Vaani"/>
        </w:rPr>
        <w:t xml:space="preserve">Jeg har kigget på </w:t>
      </w:r>
      <w:r w:rsidR="00FA309C" w:rsidRPr="00296DEB">
        <w:rPr>
          <w:rFonts w:ascii="Mukta Vaani" w:hAnsi="Mukta Vaani" w:cs="Mukta Vaani"/>
        </w:rPr>
        <w:t xml:space="preserve">bureauer som KnowIt, Limbo og </w:t>
      </w:r>
      <w:r w:rsidR="00755DFA" w:rsidRPr="00296DEB">
        <w:rPr>
          <w:rFonts w:ascii="Mukta Vaani" w:hAnsi="Mukta Vaani" w:cs="Mukta Vaani"/>
        </w:rPr>
        <w:t xml:space="preserve">etal, </w:t>
      </w:r>
      <w:r w:rsidR="00F60027">
        <w:rPr>
          <w:rFonts w:ascii="Mukta Vaani" w:hAnsi="Mukta Vaani" w:cs="Mukta Vaani"/>
        </w:rPr>
        <w:t>men de ligger</w:t>
      </w:r>
      <w:r w:rsidR="00106333" w:rsidRPr="00296DEB">
        <w:rPr>
          <w:rFonts w:ascii="Mukta Vaani" w:hAnsi="Mukta Vaani" w:cs="Mukta Vaani"/>
        </w:rPr>
        <w:t xml:space="preserve"> udenfor min comfort</w:t>
      </w:r>
      <w:r w:rsidR="002E4076" w:rsidRPr="00296DEB">
        <w:rPr>
          <w:rFonts w:ascii="Mukta Vaani" w:hAnsi="Mukta Vaani" w:cs="Mukta Vaani"/>
        </w:rPr>
        <w:t xml:space="preserve"> </w:t>
      </w:r>
      <w:r w:rsidR="00106333" w:rsidRPr="00296DEB">
        <w:rPr>
          <w:rFonts w:ascii="Mukta Vaani" w:hAnsi="Mukta Vaani" w:cs="Mukta Vaani"/>
        </w:rPr>
        <w:t xml:space="preserve">zone. </w:t>
      </w:r>
      <w:r w:rsidR="00383193" w:rsidRPr="00296DEB">
        <w:rPr>
          <w:rFonts w:ascii="Mukta Vaani" w:hAnsi="Mukta Vaani" w:cs="Mukta Vaani"/>
        </w:rPr>
        <w:t>Jeg ser ikke en fremtid for mig, hvor jeg arbejder på et bureau</w:t>
      </w:r>
      <w:r w:rsidR="002E4076" w:rsidRPr="00296DEB">
        <w:rPr>
          <w:rFonts w:ascii="Mukta Vaani" w:hAnsi="Mukta Vaani" w:cs="Mukta Vaani"/>
        </w:rPr>
        <w:t>, men måske</w:t>
      </w:r>
      <w:r w:rsidR="00383193" w:rsidRPr="00296DEB">
        <w:rPr>
          <w:rFonts w:ascii="Mukta Vaani" w:hAnsi="Mukta Vaani" w:cs="Mukta Vaani"/>
        </w:rPr>
        <w:t xml:space="preserve"> lige</w:t>
      </w:r>
      <w:r w:rsidR="002E4076" w:rsidRPr="00296DEB">
        <w:rPr>
          <w:rFonts w:ascii="Mukta Vaani" w:hAnsi="Mukta Vaani" w:cs="Mukta Vaani"/>
        </w:rPr>
        <w:t xml:space="preserve"> netop derfor er det steder, der er </w:t>
      </w:r>
      <w:r w:rsidR="00D9477A" w:rsidRPr="00296DEB">
        <w:rPr>
          <w:rFonts w:ascii="Mukta Vaani" w:hAnsi="Mukta Vaani" w:cs="Mukta Vaani"/>
        </w:rPr>
        <w:t>en ekstra overvejelse værd.</w:t>
      </w:r>
    </w:p>
    <w:p w14:paraId="07B32398" w14:textId="12592AEA" w:rsidR="00383193" w:rsidRPr="00296DEB" w:rsidRDefault="00354517" w:rsidP="00215E08">
      <w:pPr>
        <w:spacing w:after="120"/>
        <w:rPr>
          <w:rFonts w:ascii="Mukta Vaani" w:hAnsi="Mukta Vaani" w:cs="Mukta Vaani"/>
        </w:rPr>
      </w:pPr>
      <w:r w:rsidRPr="00296DEB">
        <w:rPr>
          <w:rFonts w:ascii="Mukta Vaani" w:hAnsi="Mukta Vaani" w:cs="Mukta Vaani"/>
        </w:rPr>
        <w:t>En ønskepraktik for mig er hos en</w:t>
      </w:r>
      <w:r w:rsidR="00C80270" w:rsidRPr="00296DEB">
        <w:rPr>
          <w:rFonts w:ascii="Mukta Vaani" w:hAnsi="Mukta Vaani" w:cs="Mukta Vaani"/>
        </w:rPr>
        <w:t xml:space="preserve"> mellemstor</w:t>
      </w:r>
      <w:r w:rsidRPr="00296DEB">
        <w:rPr>
          <w:rFonts w:ascii="Mukta Vaani" w:hAnsi="Mukta Vaani" w:cs="Mukta Vaani"/>
        </w:rPr>
        <w:t xml:space="preserve"> </w:t>
      </w:r>
      <w:r w:rsidR="008A6ADF" w:rsidRPr="00296DEB">
        <w:rPr>
          <w:rFonts w:ascii="Mukta Vaani" w:hAnsi="Mukta Vaani" w:cs="Mukta Vaani"/>
        </w:rPr>
        <w:t xml:space="preserve">lokal virksomhed, som skal have produceret in house indhold. </w:t>
      </w:r>
      <w:r w:rsidR="004E2B25" w:rsidRPr="00296DEB">
        <w:rPr>
          <w:rFonts w:ascii="Mukta Vaani" w:hAnsi="Mukta Vaani" w:cs="Mukta Vaani"/>
        </w:rPr>
        <w:t>Jeg forestiller mig, at det give</w:t>
      </w:r>
      <w:r w:rsidR="00F60027">
        <w:rPr>
          <w:rFonts w:ascii="Mukta Vaani" w:hAnsi="Mukta Vaani" w:cs="Mukta Vaani"/>
        </w:rPr>
        <w:t>r</w:t>
      </w:r>
      <w:r w:rsidR="004E2B25" w:rsidRPr="00296DEB">
        <w:rPr>
          <w:rFonts w:ascii="Mukta Vaani" w:hAnsi="Mukta Vaani" w:cs="Mukta Vaani"/>
        </w:rPr>
        <w:t xml:space="preserve"> en anden for mulighed for virkelig at dykke ned i</w:t>
      </w:r>
      <w:r w:rsidR="0035639C" w:rsidRPr="00296DEB">
        <w:rPr>
          <w:rFonts w:ascii="Mukta Vaani" w:hAnsi="Mukta Vaani" w:cs="Mukta Vaani"/>
        </w:rPr>
        <w:t xml:space="preserve"> en virksomhed og dens historie</w:t>
      </w:r>
      <w:r w:rsidR="0096701A" w:rsidRPr="00296DEB">
        <w:rPr>
          <w:rFonts w:ascii="Mukta Vaani" w:hAnsi="Mukta Vaani" w:cs="Mukta Vaani"/>
        </w:rPr>
        <w:t>,</w:t>
      </w:r>
      <w:r w:rsidR="0035639C" w:rsidRPr="00296DEB">
        <w:rPr>
          <w:rFonts w:ascii="Mukta Vaani" w:hAnsi="Mukta Vaani" w:cs="Mukta Vaani"/>
        </w:rPr>
        <w:t xml:space="preserve"> og det den prøver at formidle. </w:t>
      </w:r>
    </w:p>
    <w:p w14:paraId="58E41FE2" w14:textId="6DEA74C9" w:rsidR="00B037E2" w:rsidRPr="00296DEB" w:rsidRDefault="00B53378" w:rsidP="00215E08">
      <w:pPr>
        <w:spacing w:after="120"/>
        <w:rPr>
          <w:rFonts w:ascii="Mukta Vaani" w:hAnsi="Mukta Vaani" w:cs="Mukta Vaani"/>
        </w:rPr>
      </w:pPr>
      <w:r w:rsidRPr="00296DEB">
        <w:rPr>
          <w:rFonts w:ascii="Mukta Vaani" w:hAnsi="Mukta Vaani" w:cs="Mukta Vaani"/>
        </w:rPr>
        <w:t>Jeg har et stort ønske om en praktik hos Moesgaard Museum</w:t>
      </w:r>
      <w:r w:rsidR="00876CB5" w:rsidRPr="00296DEB">
        <w:rPr>
          <w:rFonts w:ascii="Mukta Vaani" w:hAnsi="Mukta Vaani" w:cs="Mukta Vaani"/>
        </w:rPr>
        <w:t xml:space="preserve"> efter</w:t>
      </w:r>
      <w:r w:rsidR="006A2BE4" w:rsidRPr="00296DEB">
        <w:rPr>
          <w:rFonts w:ascii="Mukta Vaani" w:hAnsi="Mukta Vaani" w:cs="Mukta Vaani"/>
        </w:rPr>
        <w:t xml:space="preserve"> et samarbejde omkring</w:t>
      </w:r>
      <w:r w:rsidR="00876CB5" w:rsidRPr="00296DEB">
        <w:rPr>
          <w:rFonts w:ascii="Mukta Vaani" w:hAnsi="Mukta Vaani" w:cs="Mukta Vaani"/>
        </w:rPr>
        <w:t xml:space="preserve"> eksamensprojektet på 2. semester</w:t>
      </w:r>
      <w:r w:rsidR="004E187F" w:rsidRPr="00296DEB">
        <w:rPr>
          <w:rFonts w:ascii="Mukta Vaani" w:hAnsi="Mukta Vaani" w:cs="Mukta Vaani"/>
        </w:rPr>
        <w:t>, så forhåbninger hertil er naturligvis høje, men også realistiske</w:t>
      </w:r>
      <w:r w:rsidR="00396A4D" w:rsidRPr="00296DEB">
        <w:rPr>
          <w:rFonts w:ascii="Mukta Vaani" w:hAnsi="Mukta Vaani" w:cs="Mukta Vaani"/>
        </w:rPr>
        <w:t>.</w:t>
      </w:r>
      <w:r w:rsidR="001B25FB">
        <w:rPr>
          <w:rFonts w:ascii="Mukta Vaani" w:hAnsi="Mukta Vaani" w:cs="Mukta Vaani"/>
        </w:rPr>
        <w:t xml:space="preserve"> J</w:t>
      </w:r>
      <w:r w:rsidR="00396A4D" w:rsidRPr="00296DEB">
        <w:rPr>
          <w:rFonts w:ascii="Mukta Vaani" w:hAnsi="Mukta Vaani" w:cs="Mukta Vaani"/>
        </w:rPr>
        <w:t>eg</w:t>
      </w:r>
      <w:r w:rsidR="001B25FB">
        <w:rPr>
          <w:rFonts w:ascii="Mukta Vaani" w:hAnsi="Mukta Vaani" w:cs="Mukta Vaani"/>
        </w:rPr>
        <w:t xml:space="preserve"> ved,</w:t>
      </w:r>
      <w:r w:rsidR="00396A4D" w:rsidRPr="00296DEB">
        <w:rPr>
          <w:rFonts w:ascii="Mukta Vaani" w:hAnsi="Mukta Vaani" w:cs="Mukta Vaani"/>
        </w:rPr>
        <w:t xml:space="preserve"> at </w:t>
      </w:r>
      <w:r w:rsidR="00B037E2" w:rsidRPr="00296DEB">
        <w:rPr>
          <w:rFonts w:ascii="Mukta Vaani" w:hAnsi="Mukta Vaani" w:cs="Mukta Vaani"/>
        </w:rPr>
        <w:t>Moesgaard Museum</w:t>
      </w:r>
      <w:r w:rsidR="00396A4D" w:rsidRPr="00296DEB">
        <w:rPr>
          <w:rFonts w:ascii="Mukta Vaani" w:hAnsi="Mukta Vaani" w:cs="Mukta Vaani"/>
        </w:rPr>
        <w:t xml:space="preserve"> </w:t>
      </w:r>
      <w:r w:rsidR="00B037E2" w:rsidRPr="00296DEB">
        <w:rPr>
          <w:rFonts w:ascii="Mukta Vaani" w:hAnsi="Mukta Vaani" w:cs="Mukta Vaani"/>
        </w:rPr>
        <w:t>i år starter et projekt op, hvor hele deres website skal gentænkes og omstruktureres</w:t>
      </w:r>
      <w:r w:rsidR="00396A4D" w:rsidRPr="00296DEB">
        <w:rPr>
          <w:rFonts w:ascii="Mukta Vaani" w:hAnsi="Mukta Vaani" w:cs="Mukta Vaani"/>
        </w:rPr>
        <w:t>, og der er virkelig lagt i ovnen</w:t>
      </w:r>
      <w:r w:rsidR="00A27AFF" w:rsidRPr="00296DEB">
        <w:rPr>
          <w:rFonts w:ascii="Mukta Vaani" w:hAnsi="Mukta Vaani" w:cs="Mukta Vaani"/>
        </w:rPr>
        <w:t xml:space="preserve"> til nogle fede projekter.</w:t>
      </w:r>
      <w:r w:rsidR="00B037E2" w:rsidRPr="00296DEB">
        <w:rPr>
          <w:rFonts w:ascii="Mukta Vaani" w:hAnsi="Mukta Vaani" w:cs="Mukta Vaani"/>
        </w:rPr>
        <w:t xml:space="preserve"> I mine øjne er det en fantastisk mulighed for at gå i dybden med én enkelt virksomhed og forstå dennes værdier og ønsker. </w:t>
      </w:r>
    </w:p>
    <w:p w14:paraId="3BBC8626" w14:textId="500323F6" w:rsidR="0082766C" w:rsidRPr="00296DEB" w:rsidRDefault="0082766C" w:rsidP="00215E08">
      <w:pPr>
        <w:spacing w:after="120"/>
        <w:rPr>
          <w:rFonts w:ascii="Mukta Vaani" w:hAnsi="Mukta Vaani" w:cs="Mukta Vaani"/>
        </w:rPr>
      </w:pPr>
      <w:r w:rsidRPr="00296DEB">
        <w:rPr>
          <w:rFonts w:ascii="Mukta Vaani" w:hAnsi="Mukta Vaani" w:cs="Mukta Vaani"/>
        </w:rPr>
        <w:t xml:space="preserve">Med Moesgaard i baghovedet har jeg dog nogle </w:t>
      </w:r>
      <w:r w:rsidR="00282479" w:rsidRPr="00296DEB">
        <w:rPr>
          <w:rFonts w:ascii="Mukta Vaani" w:hAnsi="Mukta Vaani" w:cs="Mukta Vaani"/>
        </w:rPr>
        <w:t xml:space="preserve">praktikopslag, som jeg har kigget nærmere på, og disse kan findes i </w:t>
      </w:r>
      <w:r w:rsidR="00282479" w:rsidRPr="00296DEB">
        <w:rPr>
          <w:rFonts w:ascii="Mukta Vaani" w:hAnsi="Mukta Vaani" w:cs="Mukta Vaani"/>
          <w:i/>
          <w:iCs/>
        </w:rPr>
        <w:t>Bilag 1.1-1.3</w:t>
      </w:r>
      <w:r w:rsidR="009C1A6B" w:rsidRPr="00296DEB">
        <w:rPr>
          <w:rFonts w:ascii="Mukta Vaani" w:hAnsi="Mukta Vaani" w:cs="Mukta Vaani"/>
        </w:rPr>
        <w:t>.</w:t>
      </w:r>
    </w:p>
    <w:p w14:paraId="60E3990A" w14:textId="77777777" w:rsidR="00B44A3F" w:rsidRPr="00296DEB" w:rsidRDefault="00B44A3F" w:rsidP="00B21AAF">
      <w:pPr>
        <w:spacing w:after="0"/>
        <w:rPr>
          <w:rFonts w:ascii="Mukta Vaani" w:eastAsiaTheme="majorEastAsia" w:hAnsi="Mukta Vaani" w:cs="Mukta Vaani"/>
          <w:color w:val="2F5496" w:themeColor="accent1" w:themeShade="BF"/>
          <w:sz w:val="32"/>
          <w:szCs w:val="32"/>
        </w:rPr>
      </w:pPr>
      <w:r w:rsidRPr="00296DEB">
        <w:rPr>
          <w:rFonts w:ascii="Mukta Vaani" w:hAnsi="Mukta Vaani" w:cs="Mukta Vaani"/>
        </w:rPr>
        <w:br w:type="page"/>
      </w:r>
    </w:p>
    <w:p w14:paraId="34E3FAB0" w14:textId="74BE70E4" w:rsidR="00E211BF" w:rsidRPr="00C25B48" w:rsidRDefault="00E211BF" w:rsidP="001F3DDB">
      <w:pPr>
        <w:pStyle w:val="Overskrift1"/>
        <w:rPr>
          <w:rFonts w:ascii="MuseoModerno" w:hAnsi="MuseoModerno"/>
        </w:rPr>
      </w:pPr>
      <w:bookmarkStart w:id="1" w:name="_Toc159852568"/>
      <w:r w:rsidRPr="00C25B48">
        <w:rPr>
          <w:rFonts w:ascii="MuseoModerno" w:hAnsi="MuseoModerno"/>
        </w:rPr>
        <w:lastRenderedPageBreak/>
        <w:t>Tone of Voice</w:t>
      </w:r>
      <w:bookmarkEnd w:id="1"/>
      <w:r w:rsidRPr="00C25B48">
        <w:rPr>
          <w:rFonts w:ascii="MuseoModerno" w:hAnsi="MuseoModerno"/>
        </w:rPr>
        <w:t xml:space="preserve"> </w:t>
      </w:r>
    </w:p>
    <w:p w14:paraId="3C735F03" w14:textId="48005C6C" w:rsidR="00AF6B2F" w:rsidRPr="00296DEB" w:rsidRDefault="00F276C5" w:rsidP="009C1A6B">
      <w:pPr>
        <w:spacing w:after="120"/>
        <w:rPr>
          <w:rFonts w:ascii="Mukta Vaani" w:hAnsi="Mukta Vaani" w:cs="Mukta Vaani"/>
        </w:rPr>
      </w:pPr>
      <w:r w:rsidRPr="00296DEB">
        <w:rPr>
          <w:rFonts w:ascii="Mukta Vaani" w:hAnsi="Mukta Vaani" w:cs="Mukta Vaani"/>
        </w:rPr>
        <w:t>På baggrund a</w:t>
      </w:r>
      <w:r w:rsidR="002B06A9" w:rsidRPr="00296DEB">
        <w:rPr>
          <w:rFonts w:ascii="Mukta Vaani" w:hAnsi="Mukta Vaani" w:cs="Mukta Vaani"/>
        </w:rPr>
        <w:t xml:space="preserve">f </w:t>
      </w:r>
      <w:r w:rsidR="00DA4769" w:rsidRPr="00296DEB">
        <w:rPr>
          <w:rFonts w:ascii="Mukta Vaani" w:hAnsi="Mukta Vaani" w:cs="Mukta Vaani"/>
        </w:rPr>
        <w:t xml:space="preserve">tankerne </w:t>
      </w:r>
      <w:r w:rsidR="009C1A6B" w:rsidRPr="00296DEB">
        <w:rPr>
          <w:rFonts w:ascii="Mukta Vaani" w:hAnsi="Mukta Vaani" w:cs="Mukta Vaani"/>
        </w:rPr>
        <w:t>om</w:t>
      </w:r>
      <w:r w:rsidR="00DA4769" w:rsidRPr="00296DEB">
        <w:rPr>
          <w:rFonts w:ascii="Mukta Vaani" w:hAnsi="Mukta Vaani" w:cs="Mukta Vaani"/>
        </w:rPr>
        <w:t xml:space="preserve"> målgruppe fra forrige afsnit, har jeg udarbejdet en Tone of Voice</w:t>
      </w:r>
      <w:r w:rsidR="00EC5AA6" w:rsidRPr="00296DEB">
        <w:rPr>
          <w:rFonts w:ascii="Mukta Vaani" w:hAnsi="Mukta Vaani" w:cs="Mukta Vaani"/>
        </w:rPr>
        <w:fldChar w:fldCharType="begin"/>
      </w:r>
      <w:r w:rsidR="00EC5AA6" w:rsidRPr="00296DEB">
        <w:rPr>
          <w:rFonts w:ascii="Mukta Vaani" w:hAnsi="Mukta Vaani" w:cs="Mukta Vaani"/>
        </w:rPr>
        <w:instrText xml:space="preserve"> ADDIN ZOTERO_ITEM CSL_CITATION {"citationID":"ckgmwMYx","properties":{"formattedCitation":"(Lund, 2021)","plainCitation":"(Lund, 2021)","noteIndex":0},"citationItems":[{"id":132,"uris":["http://zotero.org/users/13063426/items/WS5F9IPI"],"itemData":{"id":132,"type":"webpage","abstract":"Hvilken værdi har tone of voice for min virksomhed, og hvad er det? Få svar i vores guide, så du kan lave din egen tone of voice i dag.","language":"da","title":"Tone of voice: Tag dit content til nye højder med denne guide","title-short":"Tone of voice","URL":"https://www.brandmovers.dk/blog/tone-of-voice","author":[{"family":"Lund","given":"Alexander Højfeldt"}],"accessed":{"date-parts":[["2024",2,26]]},"issued":{"date-parts":[["2021",11,8]]}}}],"schema":"https://github.com/citation-style-language/schema/raw/master/csl-citation.json"} </w:instrText>
      </w:r>
      <w:r w:rsidR="00EC5AA6" w:rsidRPr="00296DEB">
        <w:rPr>
          <w:rFonts w:ascii="Mukta Vaani" w:hAnsi="Mukta Vaani" w:cs="Mukta Vaani"/>
        </w:rPr>
        <w:fldChar w:fldCharType="separate"/>
      </w:r>
      <w:r w:rsidR="00EC5AA6" w:rsidRPr="00296DEB">
        <w:rPr>
          <w:rFonts w:ascii="Mukta Vaani" w:hAnsi="Mukta Vaani" w:cs="Mukta Vaani"/>
        </w:rPr>
        <w:t>(Lund, 2021)</w:t>
      </w:r>
      <w:r w:rsidR="00EC5AA6" w:rsidRPr="00296DEB">
        <w:rPr>
          <w:rFonts w:ascii="Mukta Vaani" w:hAnsi="Mukta Vaani" w:cs="Mukta Vaani"/>
        </w:rPr>
        <w:fldChar w:fldCharType="end"/>
      </w:r>
      <w:r w:rsidR="00DA4769" w:rsidRPr="00296DEB">
        <w:rPr>
          <w:rFonts w:ascii="Mukta Vaani" w:hAnsi="Mukta Vaani" w:cs="Mukta Vaani"/>
        </w:rPr>
        <w:t xml:space="preserve">, </w:t>
      </w:r>
      <w:r w:rsidR="004A5F34" w:rsidRPr="00296DEB">
        <w:rPr>
          <w:rFonts w:ascii="Mukta Vaani" w:hAnsi="Mukta Vaani" w:cs="Mukta Vaani"/>
        </w:rPr>
        <w:t xml:space="preserve">som skal være </w:t>
      </w:r>
      <w:r w:rsidR="00C82075" w:rsidRPr="00296DEB">
        <w:rPr>
          <w:rFonts w:ascii="Mukta Vaani" w:hAnsi="Mukta Vaani" w:cs="Mukta Vaani"/>
        </w:rPr>
        <w:t>bærende for det skriftlige indhold</w:t>
      </w:r>
      <w:r w:rsidR="00AA2737" w:rsidRPr="00296DEB">
        <w:rPr>
          <w:rFonts w:ascii="Mukta Vaani" w:hAnsi="Mukta Vaani" w:cs="Mukta Vaani"/>
        </w:rPr>
        <w:t>, som bliver præsenteret på portfolioen</w:t>
      </w:r>
      <w:r w:rsidR="00141C34" w:rsidRPr="00296DEB">
        <w:rPr>
          <w:rFonts w:ascii="Mukta Vaani" w:hAnsi="Mukta Vaani" w:cs="Mukta Vaani"/>
        </w:rPr>
        <w:t>.</w:t>
      </w:r>
    </w:p>
    <w:p w14:paraId="494B44E0" w14:textId="77777777" w:rsidR="00141C34" w:rsidRPr="00296DEB" w:rsidRDefault="00D83F0F" w:rsidP="00141C34">
      <w:pPr>
        <w:keepNext/>
        <w:jc w:val="center"/>
        <w:rPr>
          <w:rFonts w:ascii="Mukta Vaani" w:hAnsi="Mukta Vaani" w:cs="Mukta Vaani"/>
        </w:rPr>
      </w:pPr>
      <w:r w:rsidRPr="00296DEB">
        <w:rPr>
          <w:rFonts w:ascii="Mukta Vaani" w:hAnsi="Mukta Vaani" w:cs="Mukta Vaani"/>
          <w:noProof/>
        </w:rPr>
        <w:drawing>
          <wp:inline distT="0" distB="0" distL="0" distR="0" wp14:anchorId="45B31DBF" wp14:editId="0FB7C319">
            <wp:extent cx="6120130" cy="3362960"/>
            <wp:effectExtent l="6985" t="0" r="1905" b="1905"/>
            <wp:docPr id="1643534979" name="Billede 3" descr="Et billede, der indeholder tekst, skærmbillede, Font/skrifttype, design&#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534979" name="Billede 3" descr="Et billede, der indeholder tekst, skærmbillede, Font/skrifttype, design&#10;&#10;Automatisk genereret beskrivels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0130" cy="3362960"/>
                    </a:xfrm>
                    <a:prstGeom prst="rect">
                      <a:avLst/>
                    </a:prstGeom>
                  </pic:spPr>
                </pic:pic>
              </a:graphicData>
            </a:graphic>
          </wp:inline>
        </w:drawing>
      </w:r>
    </w:p>
    <w:p w14:paraId="4E750BE5" w14:textId="599985A6" w:rsidR="00745B61" w:rsidRPr="00036230" w:rsidRDefault="00141C34" w:rsidP="00C25B48">
      <w:pPr>
        <w:pStyle w:val="Billedtekst"/>
        <w:rPr>
          <w:lang w:val="en-US"/>
        </w:rPr>
      </w:pPr>
      <w:r w:rsidRPr="00036230">
        <w:rPr>
          <w:lang w:val="en-US"/>
        </w:rPr>
        <w:t xml:space="preserve">Figur </w:t>
      </w:r>
      <w:r w:rsidRPr="00C25B48">
        <w:fldChar w:fldCharType="begin"/>
      </w:r>
      <w:r w:rsidRPr="00036230">
        <w:rPr>
          <w:lang w:val="en-US"/>
        </w:rPr>
        <w:instrText xml:space="preserve"> SEQ Figur \* ARABIC </w:instrText>
      </w:r>
      <w:r w:rsidRPr="00C25B48">
        <w:fldChar w:fldCharType="separate"/>
      </w:r>
      <w:r w:rsidR="00B818DA">
        <w:rPr>
          <w:noProof/>
          <w:lang w:val="en-US"/>
        </w:rPr>
        <w:t>1</w:t>
      </w:r>
      <w:r w:rsidRPr="00C25B48">
        <w:fldChar w:fldCharType="end"/>
      </w:r>
      <w:r w:rsidRPr="00036230">
        <w:rPr>
          <w:lang w:val="en-US"/>
        </w:rPr>
        <w:t xml:space="preserve"> - Tone of voice</w:t>
      </w:r>
    </w:p>
    <w:p w14:paraId="3201F8D0" w14:textId="77777777" w:rsidR="00745B61" w:rsidRPr="00036230" w:rsidRDefault="00745B61" w:rsidP="00A60549">
      <w:pPr>
        <w:rPr>
          <w:rFonts w:ascii="Mukta Vaani" w:hAnsi="Mukta Vaani" w:cs="Mukta Vaani"/>
          <w:lang w:val="en-US"/>
        </w:rPr>
      </w:pPr>
    </w:p>
    <w:p w14:paraId="4345010A" w14:textId="77777777" w:rsidR="00745B61" w:rsidRPr="00036230" w:rsidRDefault="00745B61">
      <w:pPr>
        <w:rPr>
          <w:rFonts w:ascii="Mukta Vaani" w:hAnsi="Mukta Vaani" w:cs="Mukta Vaani"/>
          <w:lang w:val="en-US"/>
        </w:rPr>
      </w:pPr>
      <w:r w:rsidRPr="00036230">
        <w:rPr>
          <w:rFonts w:ascii="Mukta Vaani" w:hAnsi="Mukta Vaani" w:cs="Mukta Vaani"/>
          <w:lang w:val="en-US"/>
        </w:rPr>
        <w:br w:type="page"/>
      </w:r>
    </w:p>
    <w:p w14:paraId="4945A217" w14:textId="77777777" w:rsidR="00745B61" w:rsidRPr="00036230" w:rsidRDefault="00745B61" w:rsidP="00745B61">
      <w:pPr>
        <w:pStyle w:val="Overskrift1"/>
        <w:rPr>
          <w:rFonts w:ascii="MuseoModerno" w:hAnsi="MuseoModerno"/>
          <w:lang w:val="en-US"/>
        </w:rPr>
      </w:pPr>
      <w:bookmarkStart w:id="2" w:name="_Toc159852569"/>
      <w:r w:rsidRPr="00036230">
        <w:rPr>
          <w:rFonts w:ascii="MuseoModerno" w:hAnsi="MuseoModerno"/>
          <w:lang w:val="en-US"/>
        </w:rPr>
        <w:lastRenderedPageBreak/>
        <w:t>Content – portfolioens indhold</w:t>
      </w:r>
      <w:bookmarkEnd w:id="2"/>
      <w:r w:rsidRPr="00036230">
        <w:rPr>
          <w:rFonts w:ascii="MuseoModerno" w:hAnsi="MuseoModerno"/>
          <w:lang w:val="en-US"/>
        </w:rPr>
        <w:t xml:space="preserve"> </w:t>
      </w:r>
    </w:p>
    <w:p w14:paraId="391A18BD" w14:textId="1CC7A777" w:rsidR="009C1A6B" w:rsidRPr="00296DEB" w:rsidRDefault="004F1419" w:rsidP="004F1419">
      <w:pPr>
        <w:spacing w:after="120"/>
        <w:rPr>
          <w:rFonts w:ascii="Mukta Vaani" w:hAnsi="Mukta Vaani" w:cs="Mukta Vaani"/>
        </w:rPr>
      </w:pPr>
      <w:r w:rsidRPr="00296DEB">
        <w:rPr>
          <w:rFonts w:ascii="Mukta Vaani" w:hAnsi="Mukta Vaani" w:cs="Mukta Vaani"/>
        </w:rPr>
        <w:t>I forhold til indholdet på siden, har jeg gjort mig nøje tanker om, hvad jeg ønske</w:t>
      </w:r>
      <w:r w:rsidR="00FB4203" w:rsidRPr="00296DEB">
        <w:rPr>
          <w:rFonts w:ascii="Mukta Vaani" w:hAnsi="Mukta Vaani" w:cs="Mukta Vaani"/>
        </w:rPr>
        <w:t xml:space="preserve">r at præsentere. Jeg har ikke taget noget med, som </w:t>
      </w:r>
      <w:r w:rsidR="00661D6B" w:rsidRPr="00296DEB">
        <w:rPr>
          <w:rFonts w:ascii="Mukta Vaani" w:hAnsi="Mukta Vaani" w:cs="Mukta Vaani"/>
        </w:rPr>
        <w:t xml:space="preserve">ikke har været sjovt eller spændende at udarbejde. </w:t>
      </w:r>
    </w:p>
    <w:p w14:paraId="183EF657" w14:textId="23DEF9B8" w:rsidR="007426C8" w:rsidRPr="00296DEB" w:rsidRDefault="007426C8" w:rsidP="004F1419">
      <w:pPr>
        <w:spacing w:after="120"/>
        <w:rPr>
          <w:rFonts w:ascii="Mukta Vaani" w:hAnsi="Mukta Vaani" w:cs="Mukta Vaani"/>
        </w:rPr>
      </w:pPr>
      <w:r w:rsidRPr="00296DEB">
        <w:rPr>
          <w:rFonts w:ascii="Mukta Vaani" w:hAnsi="Mukta Vaani" w:cs="Mukta Vaani"/>
        </w:rPr>
        <w:t>Det først</w:t>
      </w:r>
      <w:r w:rsidR="001C19F0" w:rsidRPr="00296DEB">
        <w:rPr>
          <w:rFonts w:ascii="Mukta Vaani" w:hAnsi="Mukta Vaani" w:cs="Mukta Vaani"/>
        </w:rPr>
        <w:t>e</w:t>
      </w:r>
      <w:r w:rsidRPr="00296DEB">
        <w:rPr>
          <w:rFonts w:ascii="Mukta Vaani" w:hAnsi="Mukta Vaani" w:cs="Mukta Vaani"/>
        </w:rPr>
        <w:t xml:space="preserve"> man bliver mødt af, når man </w:t>
      </w:r>
      <w:r w:rsidR="00C921A2" w:rsidRPr="00296DEB">
        <w:rPr>
          <w:rFonts w:ascii="Mukta Vaani" w:hAnsi="Mukta Vaani" w:cs="Mukta Vaani"/>
        </w:rPr>
        <w:t xml:space="preserve">kommer ind på min portfolio, er </w:t>
      </w:r>
      <w:r w:rsidR="00A92F2B" w:rsidRPr="00296DEB">
        <w:rPr>
          <w:rFonts w:ascii="Mukta Vaani" w:hAnsi="Mukta Vaani" w:cs="Mukta Vaani"/>
        </w:rPr>
        <w:t>et billede af mig, samt en tekst om, hvem jeg er</w:t>
      </w:r>
      <w:r w:rsidR="001C19F0" w:rsidRPr="00296DEB">
        <w:rPr>
          <w:rFonts w:ascii="Mukta Vaani" w:hAnsi="Mukta Vaani" w:cs="Mukta Vaani"/>
        </w:rPr>
        <w:t>,</w:t>
      </w:r>
      <w:r w:rsidR="00A92F2B" w:rsidRPr="00296DEB">
        <w:rPr>
          <w:rFonts w:ascii="Mukta Vaani" w:hAnsi="Mukta Vaani" w:cs="Mukta Vaani"/>
        </w:rPr>
        <w:t xml:space="preserve"> og hvad jeg står for. </w:t>
      </w:r>
      <w:r w:rsidR="00982DA4" w:rsidRPr="00296DEB">
        <w:rPr>
          <w:rFonts w:ascii="Mukta Vaani" w:hAnsi="Mukta Vaani" w:cs="Mukta Vaani"/>
        </w:rPr>
        <w:t xml:space="preserve"> Ruller man lidt ned på siden, vil tre små funfa</w:t>
      </w:r>
      <w:r w:rsidR="00E129B3" w:rsidRPr="00296DEB">
        <w:rPr>
          <w:rFonts w:ascii="Mukta Vaani" w:hAnsi="Mukta Vaani" w:cs="Mukta Vaani"/>
        </w:rPr>
        <w:t xml:space="preserve">cts komme til syne. Disse er implementeret for at </w:t>
      </w:r>
      <w:r w:rsidR="00DE059E" w:rsidRPr="00296DEB">
        <w:rPr>
          <w:rFonts w:ascii="Mukta Vaani" w:hAnsi="Mukta Vaani" w:cs="Mukta Vaani"/>
        </w:rPr>
        <w:t>invitere den besøgende lidt længere ind i mit univers, men uden at overdrive.</w:t>
      </w:r>
    </w:p>
    <w:p w14:paraId="6FB82521" w14:textId="1476A766" w:rsidR="00DC6ADB" w:rsidRPr="00296DEB" w:rsidRDefault="00DC6ADB" w:rsidP="004F1419">
      <w:pPr>
        <w:spacing w:after="120"/>
        <w:rPr>
          <w:rFonts w:ascii="Mukta Vaani" w:hAnsi="Mukta Vaani" w:cs="Mukta Vaani"/>
        </w:rPr>
      </w:pPr>
      <w:r w:rsidRPr="00296DEB">
        <w:rPr>
          <w:rFonts w:ascii="Mukta Vaani" w:hAnsi="Mukta Vaani" w:cs="Mukta Vaani"/>
        </w:rPr>
        <w:t xml:space="preserve">Dernæst kommer man til selv portfolioen. Her er opsat tre kort, som hver </w:t>
      </w:r>
      <w:r w:rsidR="00D35E3A" w:rsidRPr="00296DEB">
        <w:rPr>
          <w:rFonts w:ascii="Mukta Vaani" w:hAnsi="Mukta Vaani" w:cs="Mukta Vaani"/>
        </w:rPr>
        <w:t>repræsenterer</w:t>
      </w:r>
      <w:r w:rsidRPr="00296DEB">
        <w:rPr>
          <w:rFonts w:ascii="Mukta Vaani" w:hAnsi="Mukta Vaani" w:cs="Mukta Vaani"/>
        </w:rPr>
        <w:t xml:space="preserve"> </w:t>
      </w:r>
      <w:r w:rsidR="00A6495D" w:rsidRPr="00296DEB">
        <w:rPr>
          <w:rFonts w:ascii="Mukta Vaani" w:hAnsi="Mukta Vaani" w:cs="Mukta Vaani"/>
        </w:rPr>
        <w:t xml:space="preserve">et tema, som jeg ønsker at præsentere for at vise alsidighed. </w:t>
      </w:r>
      <w:r w:rsidR="00D35E3A" w:rsidRPr="00296DEB">
        <w:rPr>
          <w:rFonts w:ascii="Mukta Vaani" w:hAnsi="Mukta Vaani" w:cs="Mukta Vaani"/>
        </w:rPr>
        <w:t xml:space="preserve">Under </w:t>
      </w:r>
      <w:r w:rsidR="00306B8A" w:rsidRPr="00296DEB">
        <w:rPr>
          <w:rFonts w:ascii="Mukta Vaani" w:hAnsi="Mukta Vaani" w:cs="Mukta Vaani"/>
        </w:rPr>
        <w:t xml:space="preserve">Webdesign har jeg udvalgt tre projekter, som jeg er </w:t>
      </w:r>
      <w:r w:rsidR="00567FF6" w:rsidRPr="00296DEB">
        <w:rPr>
          <w:rFonts w:ascii="Mukta Vaani" w:hAnsi="Mukta Vaani" w:cs="Mukta Vaani"/>
        </w:rPr>
        <w:t xml:space="preserve">stolt af. For hvert projekt er der en beskrivelse samt </w:t>
      </w:r>
      <w:r w:rsidR="00E516AC" w:rsidRPr="00296DEB">
        <w:rPr>
          <w:rFonts w:ascii="Mukta Vaani" w:hAnsi="Mukta Vaani" w:cs="Mukta Vaani"/>
        </w:rPr>
        <w:t xml:space="preserve">mockups af projektet og et link, hvor man kan dykke dybere, hvis man skulle have lyst til det. </w:t>
      </w:r>
      <w:r w:rsidR="00DC0D58" w:rsidRPr="00296DEB">
        <w:rPr>
          <w:rFonts w:ascii="Mukta Vaani" w:hAnsi="Mukta Vaani" w:cs="Mukta Vaani"/>
        </w:rPr>
        <w:t xml:space="preserve">Konceptet er meget det samme, for både Logodesign og Illustrationer, hvor billeder af processen </w:t>
      </w:r>
      <w:r w:rsidR="001F7EC4" w:rsidRPr="00296DEB">
        <w:rPr>
          <w:rFonts w:ascii="Mukta Vaani" w:hAnsi="Mukta Vaani" w:cs="Mukta Vaani"/>
        </w:rPr>
        <w:t xml:space="preserve">eller endelige resultater </w:t>
      </w:r>
      <w:r w:rsidR="00DC0D58" w:rsidRPr="00296DEB">
        <w:rPr>
          <w:rFonts w:ascii="Mukta Vaani" w:hAnsi="Mukta Vaani" w:cs="Mukta Vaani"/>
        </w:rPr>
        <w:t>er sat i stedet for mo</w:t>
      </w:r>
      <w:r w:rsidR="001F7EC4" w:rsidRPr="00296DEB">
        <w:rPr>
          <w:rFonts w:ascii="Mukta Vaani" w:hAnsi="Mukta Vaani" w:cs="Mukta Vaani"/>
        </w:rPr>
        <w:t>ckups.</w:t>
      </w:r>
      <w:r w:rsidR="00A17DC2" w:rsidRPr="00296DEB">
        <w:rPr>
          <w:rFonts w:ascii="Mukta Vaani" w:hAnsi="Mukta Vaani" w:cs="Mukta Vaani"/>
        </w:rPr>
        <w:t xml:space="preserve"> Når man klikker på et af de tre temaer, bliver præsentationen vist </w:t>
      </w:r>
      <w:r w:rsidR="00C74373" w:rsidRPr="00296DEB">
        <w:rPr>
          <w:rFonts w:ascii="Mukta Vaani" w:hAnsi="Mukta Vaani" w:cs="Mukta Vaani"/>
        </w:rPr>
        <w:t>i et pop-op, så brugeren undgår at skulle navigere frem og tilbage mellem forside og undersider.</w:t>
      </w:r>
    </w:p>
    <w:p w14:paraId="291CA62A" w14:textId="77777777" w:rsidR="00AA29C2" w:rsidRPr="00296DEB" w:rsidRDefault="001A3AE3" w:rsidP="00745B61">
      <w:pPr>
        <w:rPr>
          <w:rFonts w:ascii="Mukta Vaani" w:hAnsi="Mukta Vaani" w:cs="Mukta Vaani"/>
        </w:rPr>
      </w:pPr>
      <w:r w:rsidRPr="00296DEB">
        <w:rPr>
          <w:rFonts w:ascii="Mukta Vaani" w:hAnsi="Mukta Vaani" w:cs="Mukta Vaani"/>
        </w:rPr>
        <w:t>Efterfølgende er der en præsentation af de</w:t>
      </w:r>
      <w:r w:rsidR="00527B5E" w:rsidRPr="00296DEB">
        <w:rPr>
          <w:rFonts w:ascii="Mukta Vaani" w:hAnsi="Mukta Vaani" w:cs="Mukta Vaani"/>
        </w:rPr>
        <w:t xml:space="preserve"> </w:t>
      </w:r>
      <w:r w:rsidR="00EE142D" w:rsidRPr="00296DEB">
        <w:rPr>
          <w:rFonts w:ascii="Mukta Vaani" w:hAnsi="Mukta Vaani" w:cs="Mukta Vaani"/>
        </w:rPr>
        <w:t>arbejdsområder jeg kan dække samt de</w:t>
      </w:r>
      <w:r w:rsidRPr="00296DEB">
        <w:rPr>
          <w:rFonts w:ascii="Mukta Vaani" w:hAnsi="Mukta Vaani" w:cs="Mukta Vaani"/>
        </w:rPr>
        <w:t xml:space="preserve"> programmer</w:t>
      </w:r>
      <w:r w:rsidR="00EE142D" w:rsidRPr="00296DEB">
        <w:rPr>
          <w:rFonts w:ascii="Mukta Vaani" w:hAnsi="Mukta Vaani" w:cs="Mukta Vaani"/>
        </w:rPr>
        <w:t xml:space="preserve">, </w:t>
      </w:r>
      <w:r w:rsidRPr="00296DEB">
        <w:rPr>
          <w:rFonts w:ascii="Mukta Vaani" w:hAnsi="Mukta Vaani" w:cs="Mukta Vaani"/>
        </w:rPr>
        <w:t xml:space="preserve">jeg bruger i mit virke som multimediedesigner. </w:t>
      </w:r>
      <w:r w:rsidR="00527B5E" w:rsidRPr="00296DEB">
        <w:rPr>
          <w:rFonts w:ascii="Mukta Vaani" w:hAnsi="Mukta Vaani" w:cs="Mukta Vaani"/>
        </w:rPr>
        <w:t>Her fortæller jeg</w:t>
      </w:r>
      <w:r w:rsidR="00B74F37" w:rsidRPr="00296DEB">
        <w:rPr>
          <w:rFonts w:ascii="Mukta Vaani" w:hAnsi="Mukta Vaani" w:cs="Mukta Vaani"/>
        </w:rPr>
        <w:t xml:space="preserve"> om </w:t>
      </w:r>
      <w:r w:rsidR="00E270D9" w:rsidRPr="00296DEB">
        <w:rPr>
          <w:rFonts w:ascii="Mukta Vaani" w:hAnsi="Mukta Vaani" w:cs="Mukta Vaani"/>
        </w:rPr>
        <w:t>forskellige aspekter af multimediedesign, og hvad</w:t>
      </w:r>
      <w:r w:rsidR="00AA29C2" w:rsidRPr="00296DEB">
        <w:rPr>
          <w:rFonts w:ascii="Mukta Vaani" w:hAnsi="Mukta Vaani" w:cs="Mukta Vaani"/>
        </w:rPr>
        <w:t xml:space="preserve"> jeg er optaget af.</w:t>
      </w:r>
    </w:p>
    <w:p w14:paraId="258B7ED7" w14:textId="7FA4B863" w:rsidR="00895AF6" w:rsidRPr="00296DEB" w:rsidRDefault="005E32D5" w:rsidP="00587F35">
      <w:pPr>
        <w:rPr>
          <w:rFonts w:ascii="Mukta Vaani" w:hAnsi="Mukta Vaani" w:cs="Mukta Vaani"/>
        </w:rPr>
      </w:pPr>
      <w:r w:rsidRPr="00296DEB">
        <w:rPr>
          <w:rFonts w:ascii="Mukta Vaani" w:hAnsi="Mukta Vaani" w:cs="Mukta Vaani"/>
        </w:rPr>
        <w:t>Herefter følger mi</w:t>
      </w:r>
      <w:r w:rsidR="00DB5C2A" w:rsidRPr="00296DEB">
        <w:rPr>
          <w:rFonts w:ascii="Mukta Vaani" w:hAnsi="Mukta Vaani" w:cs="Mukta Vaani"/>
        </w:rPr>
        <w:t>t</w:t>
      </w:r>
      <w:r w:rsidRPr="00296DEB">
        <w:rPr>
          <w:rFonts w:ascii="Mukta Vaani" w:hAnsi="Mukta Vaani" w:cs="Mukta Vaani"/>
        </w:rPr>
        <w:t xml:space="preserve"> CV, hvor den besøgende vil få et indblik i</w:t>
      </w:r>
      <w:r w:rsidR="000A18EB" w:rsidRPr="00296DEB">
        <w:rPr>
          <w:rFonts w:ascii="Mukta Vaani" w:hAnsi="Mukta Vaani" w:cs="Mukta Vaani"/>
        </w:rPr>
        <w:t xml:space="preserve">, hvilken rejse jeg har været på for at nå </w:t>
      </w:r>
      <w:r w:rsidR="00587F35" w:rsidRPr="00296DEB">
        <w:rPr>
          <w:rFonts w:ascii="Mukta Vaani" w:hAnsi="Mukta Vaani" w:cs="Mukta Vaani"/>
        </w:rPr>
        <w:t>til hvor jeg er i dag, og hvad jeg har med i rygsækken</w:t>
      </w:r>
      <w:r w:rsidR="002C107E" w:rsidRPr="00296DEB">
        <w:rPr>
          <w:rFonts w:ascii="Mukta Vaani" w:hAnsi="Mukta Vaani" w:cs="Mukta Vaani"/>
        </w:rPr>
        <w:t>.</w:t>
      </w:r>
    </w:p>
    <w:p w14:paraId="6D42B848" w14:textId="77777777" w:rsidR="00895AF6" w:rsidRPr="00296DEB" w:rsidRDefault="00895AF6">
      <w:pPr>
        <w:rPr>
          <w:rFonts w:ascii="Mukta Vaani" w:hAnsi="Mukta Vaani" w:cs="Mukta Vaani"/>
        </w:rPr>
      </w:pPr>
      <w:r w:rsidRPr="00296DEB">
        <w:rPr>
          <w:rFonts w:ascii="Mukta Vaani" w:hAnsi="Mukta Vaani" w:cs="Mukta Vaani"/>
        </w:rPr>
        <w:br w:type="page"/>
      </w:r>
    </w:p>
    <w:p w14:paraId="238B319F" w14:textId="75A5FC83" w:rsidR="00B44A3F" w:rsidRPr="00C25B48" w:rsidRDefault="00B44A3F" w:rsidP="0045200D">
      <w:pPr>
        <w:pStyle w:val="Overskrift1"/>
        <w:rPr>
          <w:rFonts w:ascii="MuseoModerno" w:hAnsi="MuseoModerno"/>
        </w:rPr>
      </w:pPr>
      <w:bookmarkStart w:id="3" w:name="_Toc159852570"/>
      <w:r w:rsidRPr="00C25B48">
        <w:rPr>
          <w:rFonts w:ascii="MuseoModerno" w:hAnsi="MuseoModerno"/>
        </w:rPr>
        <w:lastRenderedPageBreak/>
        <w:t>Design &amp; UI</w:t>
      </w:r>
      <w:bookmarkEnd w:id="3"/>
    </w:p>
    <w:p w14:paraId="3B564190" w14:textId="7A0704CB" w:rsidR="00B44A3F" w:rsidRPr="00296DEB" w:rsidRDefault="00F92143" w:rsidP="00215E08">
      <w:pPr>
        <w:spacing w:after="120"/>
        <w:rPr>
          <w:rFonts w:ascii="Mukta Vaani" w:hAnsi="Mukta Vaani" w:cs="Mukta Vaani"/>
        </w:rPr>
      </w:pPr>
      <w:r w:rsidRPr="00296DEB">
        <w:rPr>
          <w:rFonts w:ascii="Mukta Vaani" w:hAnsi="Mukta Vaani" w:cs="Mukta Vaani"/>
        </w:rPr>
        <w:t>Allerede før projektet startede, var jeg i gang med at udarbejde ideer til, hvor</w:t>
      </w:r>
      <w:r w:rsidR="00292B33" w:rsidRPr="00296DEB">
        <w:rPr>
          <w:rFonts w:ascii="Mukta Vaani" w:hAnsi="Mukta Vaani" w:cs="Mukta Vaani"/>
        </w:rPr>
        <w:t>dan</w:t>
      </w:r>
      <w:r w:rsidRPr="00296DEB">
        <w:rPr>
          <w:rFonts w:ascii="Mukta Vaani" w:hAnsi="Mukta Vaani" w:cs="Mukta Vaani"/>
        </w:rPr>
        <w:t xml:space="preserve"> jeg ønskede, at </w:t>
      </w:r>
      <w:r w:rsidR="00292B33" w:rsidRPr="00296DEB">
        <w:rPr>
          <w:rFonts w:ascii="Mukta Vaani" w:hAnsi="Mukta Vaani" w:cs="Mukta Vaani"/>
        </w:rPr>
        <w:t>min portfolio skulle se ud, og jeg var faktisk langt inde i processen</w:t>
      </w:r>
      <w:r w:rsidR="00640C05" w:rsidRPr="00296DEB">
        <w:rPr>
          <w:rFonts w:ascii="Mukta Vaani" w:hAnsi="Mukta Vaani" w:cs="Mukta Vaani"/>
        </w:rPr>
        <w:t xml:space="preserve">, se </w:t>
      </w:r>
      <w:r w:rsidR="00640C05" w:rsidRPr="00296DEB">
        <w:rPr>
          <w:rFonts w:ascii="Mukta Vaani" w:hAnsi="Mukta Vaani" w:cs="Mukta Vaani"/>
          <w:i/>
          <w:iCs/>
        </w:rPr>
        <w:t>Figur 2</w:t>
      </w:r>
      <w:r w:rsidR="00292B33" w:rsidRPr="00296DEB">
        <w:rPr>
          <w:rFonts w:ascii="Mukta Vaani" w:hAnsi="Mukta Vaani" w:cs="Mukta Vaani"/>
        </w:rPr>
        <w:t xml:space="preserve">, da jeg pludselig valgte at skifte spor. </w:t>
      </w:r>
      <w:r w:rsidR="008F45B8" w:rsidRPr="00296DEB">
        <w:rPr>
          <w:rFonts w:ascii="Mukta Vaani" w:hAnsi="Mukta Vaani" w:cs="Mukta Vaani"/>
        </w:rPr>
        <w:t xml:space="preserve">Jeg synes, at udtrykket var kedeligt, og jeg var generelt ikke tilfreds med </w:t>
      </w:r>
      <w:r w:rsidR="009A3966" w:rsidRPr="00296DEB">
        <w:rPr>
          <w:rFonts w:ascii="Mukta Vaani" w:hAnsi="Mukta Vaani" w:cs="Mukta Vaani"/>
        </w:rPr>
        <w:t xml:space="preserve">den igangværende proces. Derfor sadlede jeg om og startede forfra. </w:t>
      </w:r>
    </w:p>
    <w:p w14:paraId="5F40E779" w14:textId="77777777" w:rsidR="00640C05" w:rsidRPr="00296DEB" w:rsidRDefault="00D07A34" w:rsidP="00640C05">
      <w:pPr>
        <w:keepNext/>
        <w:spacing w:after="120"/>
        <w:rPr>
          <w:rFonts w:ascii="Mukta Vaani" w:hAnsi="Mukta Vaani" w:cs="Mukta Vaani"/>
        </w:rPr>
      </w:pPr>
      <w:r w:rsidRPr="00296DEB">
        <w:rPr>
          <w:rFonts w:ascii="Mukta Vaani" w:hAnsi="Mukta Vaani" w:cs="Mukta Vaani"/>
          <w:noProof/>
        </w:rPr>
        <w:drawing>
          <wp:inline distT="0" distB="0" distL="0" distR="0" wp14:anchorId="0B6A4837" wp14:editId="3836EC88">
            <wp:extent cx="6120130" cy="4090670"/>
            <wp:effectExtent l="0" t="0" r="0" b="5080"/>
            <wp:docPr id="736359614" name="Billede 1" descr="Et billede, der indeholder tekst, skærmbillede, Multimediesoftware, elektronik&#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359614" name="Billede 1" descr="Et billede, der indeholder tekst, skærmbillede, Multimediesoftware, elektronik&#10;&#10;Automatisk genereret beskrivelse"/>
                    <pic:cNvPicPr/>
                  </pic:nvPicPr>
                  <pic:blipFill>
                    <a:blip r:embed="rId13"/>
                    <a:stretch>
                      <a:fillRect/>
                    </a:stretch>
                  </pic:blipFill>
                  <pic:spPr>
                    <a:xfrm>
                      <a:off x="0" y="0"/>
                      <a:ext cx="6120130" cy="4090670"/>
                    </a:xfrm>
                    <a:prstGeom prst="rect">
                      <a:avLst/>
                    </a:prstGeom>
                  </pic:spPr>
                </pic:pic>
              </a:graphicData>
            </a:graphic>
          </wp:inline>
        </w:drawing>
      </w:r>
    </w:p>
    <w:p w14:paraId="1D7AB5C7" w14:textId="11BEDAEC" w:rsidR="00D07A34" w:rsidRDefault="00640C05" w:rsidP="00640C05">
      <w:pPr>
        <w:pStyle w:val="Billedtekst"/>
        <w:rPr>
          <w:rFonts w:ascii="Mukta Vaani" w:hAnsi="Mukta Vaani" w:cs="Mukta Vaani"/>
        </w:rPr>
      </w:pPr>
      <w:r>
        <w:t xml:space="preserve">Figur </w:t>
      </w:r>
      <w:r>
        <w:fldChar w:fldCharType="begin"/>
      </w:r>
      <w:r>
        <w:instrText xml:space="preserve"> SEQ Figur \* ARABIC </w:instrText>
      </w:r>
      <w:r>
        <w:fldChar w:fldCharType="separate"/>
      </w:r>
      <w:r w:rsidR="00B818DA">
        <w:rPr>
          <w:noProof/>
        </w:rPr>
        <w:t>2</w:t>
      </w:r>
      <w:r>
        <w:fldChar w:fldCharType="end"/>
      </w:r>
      <w:r>
        <w:t xml:space="preserve"> - Første proces</w:t>
      </w:r>
    </w:p>
    <w:p w14:paraId="6ED5CE55" w14:textId="77777777" w:rsidR="00376753" w:rsidRPr="00296DEB" w:rsidRDefault="009A3966" w:rsidP="00215E08">
      <w:pPr>
        <w:spacing w:after="120"/>
        <w:rPr>
          <w:rFonts w:ascii="Mukta Vaani" w:hAnsi="Mukta Vaani" w:cs="Mukta Vaani"/>
        </w:rPr>
      </w:pPr>
      <w:r w:rsidRPr="00296DEB">
        <w:rPr>
          <w:rFonts w:ascii="Mukta Vaani" w:hAnsi="Mukta Vaani" w:cs="Mukta Vaani"/>
        </w:rPr>
        <w:t xml:space="preserve">Jeg dykkede ned i </w:t>
      </w:r>
      <w:r w:rsidR="00E2459B" w:rsidRPr="00296DEB">
        <w:rPr>
          <w:rFonts w:ascii="Mukta Vaani" w:hAnsi="Mukta Vaani" w:cs="Mukta Vaani"/>
        </w:rPr>
        <w:t>de formode</w:t>
      </w:r>
      <w:r w:rsidR="00AE2E66" w:rsidRPr="00296DEB">
        <w:rPr>
          <w:rFonts w:ascii="Mukta Vaani" w:hAnsi="Mukta Vaani" w:cs="Mukta Vaani"/>
        </w:rPr>
        <w:t>de</w:t>
      </w:r>
      <w:r w:rsidR="00E2459B" w:rsidRPr="00296DEB">
        <w:rPr>
          <w:rFonts w:ascii="Mukta Vaani" w:hAnsi="Mukta Vaani" w:cs="Mukta Vaani"/>
        </w:rPr>
        <w:t xml:space="preserve"> designtrends for 2024 </w:t>
      </w:r>
      <w:r w:rsidR="001929AF" w:rsidRPr="00296DEB">
        <w:rPr>
          <w:rFonts w:ascii="Mukta Vaani" w:hAnsi="Mukta Vaani" w:cs="Mukta Vaani"/>
        </w:rPr>
        <w:fldChar w:fldCharType="begin"/>
      </w:r>
      <w:r w:rsidR="001929AF" w:rsidRPr="00296DEB">
        <w:rPr>
          <w:rFonts w:ascii="Mukta Vaani" w:hAnsi="Mukta Vaani" w:cs="Mukta Vaani"/>
        </w:rPr>
        <w:instrText xml:space="preserve"> ADDIN ZOTERO_ITEM CSL_CITATION {"citationID":"KdP6T3AO","properties":{"formattedCitation":"(Codex Community, 2023)","plainCitation":"(Codex Community, 2023)","noteIndex":0},"citationItems":[{"id":131,"uris":["http://zotero.org/users/13063426/items/DW5BV6Q4"],"itemData":{"id":131,"type":"motion_picture","abstract":"Web Design Trends 2024 these are the ones to keep an eye on if you are a website designer or developer. The user interface and experiences they provide are really amazing for ui and ux.\n\n00:00 - Top 2024 Web Design Trends\n00:03 - Trend 1 - Hand Drawn Animated Sketches\n00:59 - Trend 2 - 3D Web Design\n02:12 - Trend 3 - AI Art with MidJourney and Dalle 3\n03:46 - Trend 4 - Bento UI - Bento Grids\n04:26 - Trend 5 - Gradients and Glows\n05:27 - Final thoughts on Website Design Trends\n\n#webdesign #trends #2024 \n\nLearn more about 3D Web Designs:\n   • How to create 3D Website Designs With...  \n\nLearn more about Bento UI:\n   • Bento UI in 3 mins - Web Design Trend...  \n\nLearn more about AI Art:\n   • How to use AI Art and ChatGPT to Crea...  \n\nCheck out my courses!\n</w:instrText>
      </w:r>
      <w:r w:rsidR="001929AF" w:rsidRPr="00296DEB">
        <w:rPr>
          <w:rFonts w:ascii="Segoe UI Emoji" w:hAnsi="Segoe UI Emoji" w:cs="Segoe UI Emoji"/>
        </w:rPr>
        <w:instrText>📘</w:instrText>
      </w:r>
      <w:r w:rsidR="001929AF" w:rsidRPr="00296DEB">
        <w:rPr>
          <w:rFonts w:ascii="Mukta Vaani" w:hAnsi="Mukta Vaani" w:cs="Mukta Vaani"/>
        </w:rPr>
        <w:instrText xml:space="preserve"> Teach Me Design: https://www.enhanceui.com/\n</w:instrText>
      </w:r>
      <w:r w:rsidR="001929AF" w:rsidRPr="00296DEB">
        <w:rPr>
          <w:rFonts w:ascii="Segoe UI Emoji" w:hAnsi="Segoe UI Emoji" w:cs="Segoe UI Emoji"/>
        </w:rPr>
        <w:instrText>📚</w:instrText>
      </w:r>
      <w:r w:rsidR="001929AF" w:rsidRPr="00296DEB">
        <w:rPr>
          <w:rFonts w:ascii="Mukta Vaani" w:hAnsi="Mukta Vaani" w:cs="Mukta Vaani"/>
        </w:rPr>
        <w:instrText xml:space="preserve"> OpenAI GPT: https://enhanceui.gumroad.com/\n\nJoin my Community!\n</w:instrText>
      </w:r>
      <w:r w:rsidR="001929AF" w:rsidRPr="00296DEB">
        <w:rPr>
          <w:rFonts w:ascii="Segoe UI Emoji" w:hAnsi="Segoe UI Emoji" w:cs="Segoe UI Emoji"/>
        </w:rPr>
        <w:instrText>🟣</w:instrText>
      </w:r>
      <w:r w:rsidR="001929AF" w:rsidRPr="00296DEB">
        <w:rPr>
          <w:rFonts w:ascii="Mukta Vaani" w:hAnsi="Mukta Vaani" w:cs="Mukta Vaani"/>
        </w:rPr>
        <w:instrText xml:space="preserve"> Discord: https://uxenhance.editorx.io/join\n\nSoftware &amp; Discounts!\n</w:instrText>
      </w:r>
      <w:r w:rsidR="001929AF" w:rsidRPr="00296DEB">
        <w:rPr>
          <w:rFonts w:ascii="Segoe UI Emoji" w:hAnsi="Segoe UI Emoji" w:cs="Segoe UI Emoji"/>
        </w:rPr>
        <w:instrText>🖥️</w:instrText>
      </w:r>
      <w:r w:rsidR="001929AF" w:rsidRPr="00296DEB">
        <w:rPr>
          <w:rFonts w:ascii="Mukta Vaani" w:hAnsi="Mukta Vaani" w:cs="Mukta Vaani"/>
        </w:rPr>
        <w:instrText xml:space="preserve">  Screen Recorder: https://screenstudio.lemonsqueezy.com?aff=po745\n</w:instrText>
      </w:r>
      <w:r w:rsidR="001929AF" w:rsidRPr="00296DEB">
        <w:rPr>
          <w:rFonts w:ascii="Segoe UI Symbol" w:hAnsi="Segoe UI Symbol" w:cs="Segoe UI Symbol"/>
        </w:rPr>
        <w:instrText>⛌</w:instrText>
      </w:r>
      <w:r w:rsidR="001929AF" w:rsidRPr="00296DEB">
        <w:rPr>
          <w:rFonts w:ascii="Mukta Vaani" w:hAnsi="Mukta Vaani" w:cs="Mukta Vaani"/>
        </w:rPr>
        <w:instrText xml:space="preserve">  Wix Studio: https://www.editorx.com/adrian-twarog","dimensions":"5:31","source":"YouTube","title":"Top 2024 Web Design Trends","URL":"https://www.youtube.com/watch?v=qthkkHPNAYQ","director":[{"literal":"Codex Community"}],"accessed":{"date-parts":[["2024",2,26]]},"issued":{"date-parts":[["2023",12,21]]}}}],"schema":"https://github.com/citation-style-language/schema/raw/master/csl-citation.json"} </w:instrText>
      </w:r>
      <w:r w:rsidR="001929AF" w:rsidRPr="00296DEB">
        <w:rPr>
          <w:rFonts w:ascii="Mukta Vaani" w:hAnsi="Mukta Vaani" w:cs="Mukta Vaani"/>
        </w:rPr>
        <w:fldChar w:fldCharType="separate"/>
      </w:r>
      <w:r w:rsidR="001929AF" w:rsidRPr="00296DEB">
        <w:rPr>
          <w:rFonts w:ascii="Mukta Vaani" w:hAnsi="Mukta Vaani" w:cs="Mukta Vaani"/>
        </w:rPr>
        <w:t>(Codex Community, 2023)</w:t>
      </w:r>
      <w:r w:rsidR="001929AF" w:rsidRPr="00296DEB">
        <w:rPr>
          <w:rFonts w:ascii="Mukta Vaani" w:hAnsi="Mukta Vaani" w:cs="Mukta Vaani"/>
        </w:rPr>
        <w:fldChar w:fldCharType="end"/>
      </w:r>
      <w:r w:rsidR="00E836B4" w:rsidRPr="00296DEB">
        <w:rPr>
          <w:rFonts w:ascii="Mukta Vaani" w:hAnsi="Mukta Vaani" w:cs="Mukta Vaani"/>
        </w:rPr>
        <w:t xml:space="preserve"> </w:t>
      </w:r>
      <w:r w:rsidR="00E2459B" w:rsidRPr="00296DEB">
        <w:rPr>
          <w:rFonts w:ascii="Mukta Vaani" w:hAnsi="Mukta Vaani" w:cs="Mukta Vaani"/>
        </w:rPr>
        <w:t xml:space="preserve">og blev især fanget af </w:t>
      </w:r>
      <w:r w:rsidR="00823C2C" w:rsidRPr="00296DEB">
        <w:rPr>
          <w:rFonts w:ascii="Mukta Vaani" w:hAnsi="Mukta Vaani" w:cs="Mukta Vaani"/>
        </w:rPr>
        <w:t>b</w:t>
      </w:r>
      <w:r w:rsidR="00D17B81" w:rsidRPr="00296DEB">
        <w:rPr>
          <w:rFonts w:ascii="Mukta Vaani" w:hAnsi="Mukta Vaani" w:cs="Mukta Vaani"/>
        </w:rPr>
        <w:t>entogrid</w:t>
      </w:r>
      <w:r w:rsidR="00557BE4" w:rsidRPr="00296DEB">
        <w:rPr>
          <w:rFonts w:ascii="Mukta Vaani" w:hAnsi="Mukta Vaani" w:cs="Mukta Vaani"/>
        </w:rPr>
        <w:t>, som tager konceptet med de opdelte bentobo</w:t>
      </w:r>
      <w:r w:rsidR="00225EC3" w:rsidRPr="00296DEB">
        <w:rPr>
          <w:rFonts w:ascii="Mukta Vaani" w:hAnsi="Mukta Vaani" w:cs="Mukta Vaani"/>
        </w:rPr>
        <w:t>ks</w:t>
      </w:r>
      <w:r w:rsidR="00557BE4" w:rsidRPr="00296DEB">
        <w:rPr>
          <w:rFonts w:ascii="Mukta Vaani" w:hAnsi="Mukta Vaani" w:cs="Mukta Vaani"/>
        </w:rPr>
        <w:t>e og bruger det i webdesign</w:t>
      </w:r>
      <w:r w:rsidR="003770F4" w:rsidRPr="00296DEB">
        <w:rPr>
          <w:rFonts w:ascii="Mukta Vaani" w:hAnsi="Mukta Vaani" w:cs="Mukta Vaani"/>
        </w:rPr>
        <w:t>.</w:t>
      </w:r>
      <w:r w:rsidR="00522747" w:rsidRPr="00296DEB">
        <w:rPr>
          <w:rFonts w:ascii="Mukta Vaani" w:hAnsi="Mukta Vaani" w:cs="Mukta Vaani"/>
        </w:rPr>
        <w:t xml:space="preserve"> Derudover havde jeg et ønske om at arbejde med da</w:t>
      </w:r>
      <w:r w:rsidR="00D17B81" w:rsidRPr="00296DEB">
        <w:rPr>
          <w:rFonts w:ascii="Mukta Vaani" w:hAnsi="Mukta Vaani" w:cs="Mukta Vaani"/>
        </w:rPr>
        <w:t>rk</w:t>
      </w:r>
      <w:r w:rsidR="00D04976" w:rsidRPr="00296DEB">
        <w:rPr>
          <w:rFonts w:ascii="Mukta Vaani" w:hAnsi="Mukta Vaani" w:cs="Mukta Vaani"/>
        </w:rPr>
        <w:t xml:space="preserve"> mode</w:t>
      </w:r>
      <w:r w:rsidR="00231115" w:rsidRPr="00296DEB">
        <w:rPr>
          <w:rFonts w:ascii="Mukta Vaani" w:hAnsi="Mukta Vaani" w:cs="Mukta Vaani"/>
        </w:rPr>
        <w:fldChar w:fldCharType="begin"/>
      </w:r>
      <w:r w:rsidR="00231115" w:rsidRPr="00296DEB">
        <w:rPr>
          <w:rFonts w:ascii="Mukta Vaani" w:hAnsi="Mukta Vaani" w:cs="Mukta Vaani"/>
        </w:rPr>
        <w:instrText xml:space="preserve"> ADDIN ZOTERO_ITEM CSL_CITATION {"citationID":"evZsoL83","properties":{"formattedCitation":"(BrandSwift, 2023)","plainCitation":"(BrandSwift, 2023)","noteIndex":0},"citationItems":[{"id":138,"uris":["http://zotero.org/users/13063426/items/4C8JSPBQ"],"itemData":{"id":138,"type":"webpage","abstract":"Discover 10 key steps to start a business website. From picking a domain to designing, our guide helps ensure a strong online presence","container-title":"BrandSwift","language":"en","title":"Top 8 Web Design Trends In 2024","URL":"https://www.brandswift.com.my/top-web-design-trends/","author":[{"family":"BrandSwift","given":""}],"accessed":{"date-parts":[["2024",2,26]]},"issued":{"date-parts":[["2023",11,19]]}}}],"schema":"https://github.com/citation-style-language/schema/raw/master/csl-citation.json"} </w:instrText>
      </w:r>
      <w:r w:rsidR="00231115" w:rsidRPr="00296DEB">
        <w:rPr>
          <w:rFonts w:ascii="Mukta Vaani" w:hAnsi="Mukta Vaani" w:cs="Mukta Vaani"/>
        </w:rPr>
        <w:fldChar w:fldCharType="separate"/>
      </w:r>
      <w:r w:rsidR="00231115" w:rsidRPr="00296DEB">
        <w:rPr>
          <w:rFonts w:ascii="Mukta Vaani" w:hAnsi="Mukta Vaani" w:cs="Mukta Vaani"/>
        </w:rPr>
        <w:t>(BrandSwift, 2023)</w:t>
      </w:r>
      <w:r w:rsidR="00231115" w:rsidRPr="00296DEB">
        <w:rPr>
          <w:rFonts w:ascii="Mukta Vaani" w:hAnsi="Mukta Vaani" w:cs="Mukta Vaani"/>
        </w:rPr>
        <w:fldChar w:fldCharType="end"/>
      </w:r>
      <w:r w:rsidR="00D04976" w:rsidRPr="00296DEB">
        <w:rPr>
          <w:rFonts w:ascii="Mukta Vaani" w:hAnsi="Mukta Vaani" w:cs="Mukta Vaani"/>
        </w:rPr>
        <w:t>, for på den måde at få min portfolio til forhåbentlig at stå lidt ud fra mængden</w:t>
      </w:r>
      <w:r w:rsidR="00637AB0" w:rsidRPr="00296DEB">
        <w:rPr>
          <w:rFonts w:ascii="Mukta Vaani" w:hAnsi="Mukta Vaani" w:cs="Mukta Vaani"/>
        </w:rPr>
        <w:t>. D</w:t>
      </w:r>
      <w:r w:rsidR="00172482" w:rsidRPr="00296DEB">
        <w:rPr>
          <w:rFonts w:ascii="Mukta Vaani" w:hAnsi="Mukta Vaani" w:cs="Mukta Vaani"/>
        </w:rPr>
        <w:t>ark mode</w:t>
      </w:r>
      <w:r w:rsidR="00637AB0" w:rsidRPr="00296DEB">
        <w:rPr>
          <w:rFonts w:ascii="Mukta Vaani" w:hAnsi="Mukta Vaani" w:cs="Mukta Vaani"/>
        </w:rPr>
        <w:t xml:space="preserve"> </w:t>
      </w:r>
      <w:r w:rsidR="00536FE0" w:rsidRPr="00296DEB">
        <w:rPr>
          <w:rFonts w:ascii="Mukta Vaani" w:hAnsi="Mukta Vaani" w:cs="Mukta Vaani"/>
        </w:rPr>
        <w:t xml:space="preserve">og gradient </w:t>
      </w:r>
      <w:r w:rsidR="00637AB0" w:rsidRPr="00296DEB">
        <w:rPr>
          <w:rFonts w:ascii="Mukta Vaani" w:hAnsi="Mukta Vaani" w:cs="Mukta Vaani"/>
        </w:rPr>
        <w:t>var også</w:t>
      </w:r>
      <w:r w:rsidR="00536FE0" w:rsidRPr="00296DEB">
        <w:rPr>
          <w:rFonts w:ascii="Mukta Vaani" w:hAnsi="Mukta Vaani" w:cs="Mukta Vaani"/>
        </w:rPr>
        <w:t xml:space="preserve"> </w:t>
      </w:r>
      <w:r w:rsidR="00637AB0" w:rsidRPr="00296DEB">
        <w:rPr>
          <w:rFonts w:ascii="Mukta Vaani" w:hAnsi="Mukta Vaani" w:cs="Mukta Vaani"/>
        </w:rPr>
        <w:t>elemen</w:t>
      </w:r>
      <w:r w:rsidR="003770F4" w:rsidRPr="00296DEB">
        <w:rPr>
          <w:rFonts w:ascii="Mukta Vaani" w:hAnsi="Mukta Vaani" w:cs="Mukta Vaani"/>
        </w:rPr>
        <w:t>ter</w:t>
      </w:r>
      <w:r w:rsidR="00637AB0" w:rsidRPr="00296DEB">
        <w:rPr>
          <w:rFonts w:ascii="Mukta Vaani" w:hAnsi="Mukta Vaani" w:cs="Mukta Vaani"/>
        </w:rPr>
        <w:t xml:space="preserve"> i </w:t>
      </w:r>
      <w:r w:rsidR="00172482" w:rsidRPr="00296DEB">
        <w:rPr>
          <w:rFonts w:ascii="Mukta Vaani" w:hAnsi="Mukta Vaani" w:cs="Mukta Vaani"/>
        </w:rPr>
        <w:t xml:space="preserve">den først idé jeg arbejde med, </w:t>
      </w:r>
      <w:r w:rsidR="00D17B81" w:rsidRPr="00296DEB">
        <w:rPr>
          <w:rFonts w:ascii="Mukta Vaani" w:hAnsi="Mukta Vaani" w:cs="Mukta Vaani"/>
        </w:rPr>
        <w:t xml:space="preserve">og </w:t>
      </w:r>
      <w:r w:rsidR="00482360" w:rsidRPr="00296DEB">
        <w:rPr>
          <w:rFonts w:ascii="Mukta Vaani" w:hAnsi="Mukta Vaani" w:cs="Mukta Vaani"/>
        </w:rPr>
        <w:t>jeg havde en</w:t>
      </w:r>
      <w:r w:rsidR="00AE2E66" w:rsidRPr="00296DEB">
        <w:rPr>
          <w:rFonts w:ascii="Mukta Vaani" w:hAnsi="Mukta Vaani" w:cs="Mukta Vaani"/>
        </w:rPr>
        <w:t xml:space="preserve"> god</w:t>
      </w:r>
      <w:r w:rsidR="00482360" w:rsidRPr="00296DEB">
        <w:rPr>
          <w:rFonts w:ascii="Mukta Vaani" w:hAnsi="Mukta Vaani" w:cs="Mukta Vaani"/>
        </w:rPr>
        <w:t xml:space="preserve"> følelse af, at kunne kombinere</w:t>
      </w:r>
      <w:r w:rsidR="00823C2C" w:rsidRPr="00296DEB">
        <w:rPr>
          <w:rFonts w:ascii="Mukta Vaani" w:hAnsi="Mukta Vaani" w:cs="Mukta Vaani"/>
        </w:rPr>
        <w:t xml:space="preserve"> </w:t>
      </w:r>
      <w:r w:rsidR="00CB64EE" w:rsidRPr="00296DEB">
        <w:rPr>
          <w:rFonts w:ascii="Mukta Vaani" w:hAnsi="Mukta Vaani" w:cs="Mukta Vaani"/>
        </w:rPr>
        <w:t xml:space="preserve">disse med bentogrid </w:t>
      </w:r>
      <w:r w:rsidR="00823C2C" w:rsidRPr="00296DEB">
        <w:rPr>
          <w:rFonts w:ascii="Mukta Vaani" w:hAnsi="Mukta Vaani" w:cs="Mukta Vaani"/>
        </w:rPr>
        <w:t>og arbejde</w:t>
      </w:r>
      <w:r w:rsidR="00CB64EE" w:rsidRPr="00296DEB">
        <w:rPr>
          <w:rFonts w:ascii="Mukta Vaani" w:hAnsi="Mukta Vaani" w:cs="Mukta Vaani"/>
        </w:rPr>
        <w:t>de</w:t>
      </w:r>
      <w:r w:rsidR="00823C2C" w:rsidRPr="00296DEB">
        <w:rPr>
          <w:rFonts w:ascii="Mukta Vaani" w:hAnsi="Mukta Vaani" w:cs="Mukta Vaani"/>
        </w:rPr>
        <w:t xml:space="preserve"> </w:t>
      </w:r>
      <w:r w:rsidR="00CB64EE" w:rsidRPr="00296DEB">
        <w:rPr>
          <w:rFonts w:ascii="Mukta Vaani" w:hAnsi="Mukta Vaani" w:cs="Mukta Vaani"/>
        </w:rPr>
        <w:t xml:space="preserve">derfor videre </w:t>
      </w:r>
      <w:r w:rsidR="00823C2C" w:rsidRPr="00296DEB">
        <w:rPr>
          <w:rFonts w:ascii="Mukta Vaani" w:hAnsi="Mukta Vaani" w:cs="Mukta Vaani"/>
        </w:rPr>
        <w:t>med</w:t>
      </w:r>
      <w:r w:rsidR="00CB64EE" w:rsidRPr="00296DEB">
        <w:rPr>
          <w:rFonts w:ascii="Mukta Vaani" w:hAnsi="Mukta Vaani" w:cs="Mukta Vaani"/>
        </w:rPr>
        <w:t xml:space="preserve"> de</w:t>
      </w:r>
      <w:r w:rsidR="001D1965" w:rsidRPr="00296DEB">
        <w:rPr>
          <w:rFonts w:ascii="Mukta Vaani" w:hAnsi="Mukta Vaani" w:cs="Mukta Vaani"/>
        </w:rPr>
        <w:t>tte</w:t>
      </w:r>
      <w:r w:rsidR="00823C2C" w:rsidRPr="00296DEB">
        <w:rPr>
          <w:rFonts w:ascii="Mukta Vaani" w:hAnsi="Mukta Vaani" w:cs="Mukta Vaani"/>
        </w:rPr>
        <w:t xml:space="preserve">. </w:t>
      </w:r>
    </w:p>
    <w:p w14:paraId="2D58D33F" w14:textId="7562F8BB" w:rsidR="00FC3FA7" w:rsidRPr="00296DEB" w:rsidRDefault="00A93125" w:rsidP="00215E08">
      <w:pPr>
        <w:spacing w:after="120"/>
        <w:rPr>
          <w:rFonts w:ascii="Mukta Vaani" w:hAnsi="Mukta Vaani" w:cs="Mukta Vaani"/>
        </w:rPr>
      </w:pPr>
      <w:r w:rsidRPr="00296DEB">
        <w:rPr>
          <w:rFonts w:ascii="Mukta Vaani" w:hAnsi="Mukta Vaani" w:cs="Mukta Vaani"/>
        </w:rPr>
        <w:t>Jeg fik udarbejdet et nyt digitalt moodboard</w:t>
      </w:r>
      <w:r w:rsidR="00091EB6" w:rsidRPr="00296DEB">
        <w:rPr>
          <w:rFonts w:ascii="Mukta Vaani" w:hAnsi="Mukta Vaani" w:cs="Mukta Vaani"/>
        </w:rPr>
        <w:t xml:space="preserve">, se </w:t>
      </w:r>
      <w:r w:rsidR="00091EB6" w:rsidRPr="00296DEB">
        <w:rPr>
          <w:rFonts w:ascii="Mukta Vaani" w:hAnsi="Mukta Vaani" w:cs="Mukta Vaani"/>
          <w:i/>
          <w:iCs/>
        </w:rPr>
        <w:t xml:space="preserve">Figur </w:t>
      </w:r>
      <w:r w:rsidR="001D1965" w:rsidRPr="00296DEB">
        <w:rPr>
          <w:rFonts w:ascii="Mukta Vaani" w:hAnsi="Mukta Vaani" w:cs="Mukta Vaani"/>
          <w:i/>
          <w:iCs/>
        </w:rPr>
        <w:t>3</w:t>
      </w:r>
      <w:r w:rsidR="00AA1409" w:rsidRPr="00296DEB">
        <w:rPr>
          <w:rFonts w:ascii="Mukta Vaani" w:hAnsi="Mukta Vaani" w:cs="Mukta Vaani"/>
          <w:i/>
          <w:iCs/>
        </w:rPr>
        <w:t>,</w:t>
      </w:r>
      <w:r w:rsidR="00091EB6" w:rsidRPr="00296DEB">
        <w:rPr>
          <w:rFonts w:ascii="Mukta Vaani" w:hAnsi="Mukta Vaani" w:cs="Mukta Vaani"/>
        </w:rPr>
        <w:t xml:space="preserve"> kigget på farver og fonte, og efterfølgende udviklet et styletile</w:t>
      </w:r>
      <w:r w:rsidR="003277A1" w:rsidRPr="00296DEB">
        <w:rPr>
          <w:rFonts w:ascii="Mukta Vaani" w:hAnsi="Mukta Vaani" w:cs="Mukta Vaani"/>
        </w:rPr>
        <w:fldChar w:fldCharType="begin"/>
      </w:r>
      <w:r w:rsidR="003277A1" w:rsidRPr="00296DEB">
        <w:rPr>
          <w:rFonts w:ascii="Mukta Vaani" w:hAnsi="Mukta Vaani" w:cs="Mukta Vaani"/>
        </w:rPr>
        <w:instrText xml:space="preserve"> ADDIN ZOTERO_ITEM CSL_CITATION {"citationID":"TN56qM76","properties":{"formattedCitation":"(Staffpublished, 2014)","plainCitation":"(Staffpublished, 2014)","noteIndex":0},"citationItems":[{"id":136,"uris":["http://zotero.org/users/13063426/items/HLBDPTEM"],"itemData":{"id":136,"type":"webpage","abstract":"Halfway between a mood board and a mock up, style tiles are a way of defining the visual approach for a website. Here's how to use them.","container-title":"Creative Bloq","language":"en","title":"The web designer's guide to style tiles","URL":"https://www.creativebloq.com/web-design/style-tiles-4132333","author":[{"family":"Staffpublished","given":"Creative Bloq"}],"accessed":{"date-parts":[["2024",2,26]]},"issued":{"date-parts":[["2014",2,14]]}}}],"schema":"https://github.com/citation-style-language/schema/raw/master/csl-citation.json"} </w:instrText>
      </w:r>
      <w:r w:rsidR="003277A1" w:rsidRPr="00296DEB">
        <w:rPr>
          <w:rFonts w:ascii="Mukta Vaani" w:hAnsi="Mukta Vaani" w:cs="Mukta Vaani"/>
        </w:rPr>
        <w:fldChar w:fldCharType="separate"/>
      </w:r>
      <w:r w:rsidR="003277A1" w:rsidRPr="00296DEB">
        <w:rPr>
          <w:rFonts w:ascii="Mukta Vaani" w:hAnsi="Mukta Vaani" w:cs="Mukta Vaani"/>
        </w:rPr>
        <w:t>(Staffpublished, 2014)</w:t>
      </w:r>
      <w:r w:rsidR="003277A1" w:rsidRPr="00296DEB">
        <w:rPr>
          <w:rFonts w:ascii="Mukta Vaani" w:hAnsi="Mukta Vaani" w:cs="Mukta Vaani"/>
        </w:rPr>
        <w:fldChar w:fldCharType="end"/>
      </w:r>
      <w:r w:rsidR="00091EB6" w:rsidRPr="00296DEB">
        <w:rPr>
          <w:rFonts w:ascii="Mukta Vaani" w:hAnsi="Mukta Vaani" w:cs="Mukta Vaani"/>
        </w:rPr>
        <w:t xml:space="preserve">, se </w:t>
      </w:r>
      <w:r w:rsidR="00091EB6" w:rsidRPr="00296DEB">
        <w:rPr>
          <w:rFonts w:ascii="Mukta Vaani" w:hAnsi="Mukta Vaani" w:cs="Mukta Vaani"/>
          <w:i/>
          <w:iCs/>
        </w:rPr>
        <w:t xml:space="preserve">Figur </w:t>
      </w:r>
      <w:r w:rsidR="001D1965" w:rsidRPr="00296DEB">
        <w:rPr>
          <w:rFonts w:ascii="Mukta Vaani" w:hAnsi="Mukta Vaani" w:cs="Mukta Vaani"/>
          <w:i/>
          <w:iCs/>
        </w:rPr>
        <w:t>4</w:t>
      </w:r>
      <w:r w:rsidR="00091EB6" w:rsidRPr="00296DEB">
        <w:rPr>
          <w:rFonts w:ascii="Mukta Vaani" w:hAnsi="Mukta Vaani" w:cs="Mukta Vaani"/>
        </w:rPr>
        <w:t>. Disse to har været fundamentet for den videre udvikling af portfoli</w:t>
      </w:r>
      <w:r w:rsidR="00D362CB" w:rsidRPr="00296DEB">
        <w:rPr>
          <w:rFonts w:ascii="Mukta Vaani" w:hAnsi="Mukta Vaani" w:cs="Mukta Vaani"/>
        </w:rPr>
        <w:t>oen</w:t>
      </w:r>
      <w:r w:rsidR="009621B3" w:rsidRPr="00296DEB">
        <w:rPr>
          <w:rFonts w:ascii="Mukta Vaani" w:hAnsi="Mukta Vaani" w:cs="Mukta Vaani"/>
        </w:rPr>
        <w:t>.</w:t>
      </w:r>
    </w:p>
    <w:p w14:paraId="0DEEFC76" w14:textId="77777777" w:rsidR="00FC3FA7" w:rsidRPr="00296DEB" w:rsidRDefault="00FC3FA7">
      <w:pPr>
        <w:rPr>
          <w:rFonts w:ascii="Mukta Vaani" w:hAnsi="Mukta Vaani" w:cs="Mukta Vaani"/>
        </w:rPr>
      </w:pPr>
      <w:r w:rsidRPr="00296DEB">
        <w:rPr>
          <w:rFonts w:ascii="Mukta Vaani" w:hAnsi="Mukta Vaani" w:cs="Mukta Vaani"/>
        </w:rPr>
        <w:br w:type="page"/>
      </w:r>
    </w:p>
    <w:p w14:paraId="292AC5A7" w14:textId="77777777" w:rsidR="00643852" w:rsidRPr="00296DEB" w:rsidRDefault="00643852" w:rsidP="00643852">
      <w:pPr>
        <w:keepNext/>
        <w:spacing w:after="120"/>
        <w:jc w:val="center"/>
        <w:rPr>
          <w:rFonts w:ascii="Mukta Vaani" w:hAnsi="Mukta Vaani" w:cs="Mukta Vaani"/>
        </w:rPr>
      </w:pPr>
      <w:r w:rsidRPr="00296DEB">
        <w:rPr>
          <w:rFonts w:ascii="Mukta Vaani" w:hAnsi="Mukta Vaani" w:cs="Mukta Vaani"/>
          <w:noProof/>
        </w:rPr>
        <w:lastRenderedPageBreak/>
        <w:drawing>
          <wp:inline distT="0" distB="0" distL="0" distR="0" wp14:anchorId="3989C1C7" wp14:editId="32D2F7FD">
            <wp:extent cx="7746625" cy="6192156"/>
            <wp:effectExtent l="0" t="3810" r="3175" b="3175"/>
            <wp:docPr id="1937018442" name="Billede 5" descr="Et billede, der indeholder skærmbillede, Multimediesoftware, software,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018442" name="Billede 5" descr="Et billede, der indeholder skærmbillede, Multimediesoftware, software, tekst&#10;&#10;Automatisk genereret beskrivelse"/>
                    <pic:cNvPicPr/>
                  </pic:nvPicPr>
                  <pic:blipFill>
                    <a:blip r:embed="rId14">
                      <a:extLst>
                        <a:ext uri="{28A0092B-C50C-407E-A947-70E740481C1C}">
                          <a14:useLocalDpi xmlns:a14="http://schemas.microsoft.com/office/drawing/2010/main" val="0"/>
                        </a:ext>
                      </a:extLst>
                    </a:blip>
                    <a:stretch>
                      <a:fillRect/>
                    </a:stretch>
                  </pic:blipFill>
                  <pic:spPr>
                    <a:xfrm rot="16200000">
                      <a:off x="0" y="0"/>
                      <a:ext cx="7758702" cy="6201809"/>
                    </a:xfrm>
                    <a:prstGeom prst="rect">
                      <a:avLst/>
                    </a:prstGeom>
                  </pic:spPr>
                </pic:pic>
              </a:graphicData>
            </a:graphic>
          </wp:inline>
        </w:drawing>
      </w:r>
    </w:p>
    <w:p w14:paraId="6DBDEC9A" w14:textId="0D2959A6" w:rsidR="00643852" w:rsidRDefault="00643852" w:rsidP="00643852">
      <w:pPr>
        <w:pStyle w:val="Billedtekst"/>
        <w:rPr>
          <w:rFonts w:ascii="Mukta Vaani" w:hAnsi="Mukta Vaani" w:cs="Mukta Vaani"/>
          <w:noProof/>
        </w:rPr>
      </w:pPr>
      <w:r>
        <w:t xml:space="preserve">Figur </w:t>
      </w:r>
      <w:r>
        <w:fldChar w:fldCharType="begin"/>
      </w:r>
      <w:r>
        <w:instrText xml:space="preserve"> SEQ Figur \* ARABIC </w:instrText>
      </w:r>
      <w:r>
        <w:fldChar w:fldCharType="separate"/>
      </w:r>
      <w:r w:rsidR="00B818DA">
        <w:rPr>
          <w:noProof/>
        </w:rPr>
        <w:t>3</w:t>
      </w:r>
      <w:r>
        <w:fldChar w:fldCharType="end"/>
      </w:r>
      <w:r>
        <w:t xml:space="preserve"> - Moodboard</w:t>
      </w:r>
    </w:p>
    <w:p w14:paraId="5A9D835F" w14:textId="77777777" w:rsidR="00643852" w:rsidRPr="00296DEB" w:rsidRDefault="00643852" w:rsidP="00643852">
      <w:pPr>
        <w:keepNext/>
        <w:spacing w:after="120"/>
        <w:rPr>
          <w:rFonts w:ascii="Mukta Vaani" w:hAnsi="Mukta Vaani" w:cs="Mukta Vaani"/>
        </w:rPr>
      </w:pPr>
      <w:r w:rsidRPr="00296DEB">
        <w:rPr>
          <w:rFonts w:ascii="Mukta Vaani" w:hAnsi="Mukta Vaani" w:cs="Mukta Vaani"/>
          <w:noProof/>
        </w:rPr>
        <w:lastRenderedPageBreak/>
        <w:drawing>
          <wp:inline distT="0" distB="0" distL="0" distR="0" wp14:anchorId="41F1E1E6" wp14:editId="5BFEBFA8">
            <wp:extent cx="8295531" cy="6121400"/>
            <wp:effectExtent l="953" t="0" r="0" b="0"/>
            <wp:docPr id="52016525" name="Billede 6" descr="Et billede, der indeholder tekst, skærmbillede, Font/skrifttype, design&#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16525" name="Billede 6" descr="Et billede, der indeholder tekst, skærmbillede, Font/skrifttype, design&#10;&#10;Automatisk genereret beskrivelse"/>
                    <pic:cNvPicPr/>
                  </pic:nvPicPr>
                  <pic:blipFill rotWithShape="1">
                    <a:blip r:embed="rId15">
                      <a:extLst>
                        <a:ext uri="{28A0092B-C50C-407E-A947-70E740481C1C}">
                          <a14:useLocalDpi xmlns:a14="http://schemas.microsoft.com/office/drawing/2010/main" val="0"/>
                        </a:ext>
                      </a:extLst>
                    </a:blip>
                    <a:srcRect l="2419"/>
                    <a:stretch/>
                  </pic:blipFill>
                  <pic:spPr bwMode="auto">
                    <a:xfrm rot="16200000">
                      <a:off x="0" y="0"/>
                      <a:ext cx="8334380" cy="6150067"/>
                    </a:xfrm>
                    <a:prstGeom prst="rect">
                      <a:avLst/>
                    </a:prstGeom>
                    <a:ln>
                      <a:noFill/>
                    </a:ln>
                    <a:extLst>
                      <a:ext uri="{53640926-AAD7-44D8-BBD7-CCE9431645EC}">
                        <a14:shadowObscured xmlns:a14="http://schemas.microsoft.com/office/drawing/2010/main"/>
                      </a:ext>
                    </a:extLst>
                  </pic:spPr>
                </pic:pic>
              </a:graphicData>
            </a:graphic>
          </wp:inline>
        </w:drawing>
      </w:r>
    </w:p>
    <w:p w14:paraId="19449DCD" w14:textId="6161F687" w:rsidR="00FC3FA7" w:rsidRDefault="00643852" w:rsidP="00643852">
      <w:pPr>
        <w:pStyle w:val="Billedtekst"/>
        <w:rPr>
          <w:rFonts w:ascii="Mukta Vaani" w:hAnsi="Mukta Vaani" w:cs="Mukta Vaani"/>
        </w:rPr>
      </w:pPr>
      <w:r>
        <w:t xml:space="preserve">Figur </w:t>
      </w:r>
      <w:r>
        <w:fldChar w:fldCharType="begin"/>
      </w:r>
      <w:r>
        <w:instrText xml:space="preserve"> SEQ Figur \* ARABIC </w:instrText>
      </w:r>
      <w:r>
        <w:fldChar w:fldCharType="separate"/>
      </w:r>
      <w:r w:rsidR="00B818DA">
        <w:rPr>
          <w:noProof/>
        </w:rPr>
        <w:t>4</w:t>
      </w:r>
      <w:r>
        <w:fldChar w:fldCharType="end"/>
      </w:r>
      <w:r>
        <w:t xml:space="preserve"> - Styletile</w:t>
      </w:r>
    </w:p>
    <w:p w14:paraId="782F981E" w14:textId="5C546067" w:rsidR="00505CE5" w:rsidRPr="00296DEB" w:rsidRDefault="00FC3FA7" w:rsidP="00296DEB">
      <w:pPr>
        <w:pStyle w:val="Overskrift1"/>
      </w:pPr>
      <w:r w:rsidRPr="00296DEB">
        <w:br w:type="page"/>
      </w:r>
      <w:bookmarkStart w:id="4" w:name="_Toc159852571"/>
      <w:r w:rsidR="00505CE5" w:rsidRPr="00296DEB">
        <w:rPr>
          <w:rFonts w:ascii="MuseoModerno" w:hAnsi="MuseoModerno"/>
        </w:rPr>
        <w:lastRenderedPageBreak/>
        <w:t>Logo</w:t>
      </w:r>
      <w:bookmarkEnd w:id="4"/>
    </w:p>
    <w:p w14:paraId="26E5E12F" w14:textId="7F8E3E12" w:rsidR="00F478B5" w:rsidRPr="00296DEB" w:rsidRDefault="00505CE5">
      <w:pPr>
        <w:rPr>
          <w:rFonts w:ascii="Mukta Vaani" w:hAnsi="Mukta Vaani" w:cs="Mukta Vaani"/>
        </w:rPr>
      </w:pPr>
      <w:r w:rsidRPr="00296DEB">
        <w:rPr>
          <w:rFonts w:ascii="Mukta Vaani" w:hAnsi="Mukta Vaani" w:cs="Mukta Vaani"/>
        </w:rPr>
        <w:t xml:space="preserve">Til portfolioen er der også udarbejdet et logo. Jeg havde et ønske om et design, </w:t>
      </w:r>
      <w:r w:rsidR="00D35F95" w:rsidRPr="00296DEB">
        <w:rPr>
          <w:rFonts w:ascii="Mukta Vaani" w:hAnsi="Mukta Vaani" w:cs="Mukta Vaani"/>
        </w:rPr>
        <w:t>hvor jeg</w:t>
      </w:r>
      <w:r w:rsidR="00325BEB" w:rsidRPr="00296DEB">
        <w:rPr>
          <w:rFonts w:ascii="Mukta Vaani" w:hAnsi="Mukta Vaani" w:cs="Mukta Vaani"/>
        </w:rPr>
        <w:t xml:space="preserve"> flettede bogstaverne i mit navn sammen</w:t>
      </w:r>
      <w:r w:rsidR="00621242" w:rsidRPr="00296DEB">
        <w:rPr>
          <w:rFonts w:ascii="Mukta Vaani" w:hAnsi="Mukta Vaani" w:cs="Mukta Vaani"/>
        </w:rPr>
        <w:t xml:space="preserve">, </w:t>
      </w:r>
      <w:r w:rsidR="00356C4F" w:rsidRPr="00296DEB">
        <w:rPr>
          <w:rFonts w:ascii="Mukta Vaani" w:hAnsi="Mukta Vaani" w:cs="Mukta Vaani"/>
        </w:rPr>
        <w:t xml:space="preserve">se </w:t>
      </w:r>
      <w:r w:rsidR="00435D9F" w:rsidRPr="00296DEB">
        <w:rPr>
          <w:rFonts w:ascii="Mukta Vaani" w:hAnsi="Mukta Vaani" w:cs="Mukta Vaani"/>
        </w:rPr>
        <w:t xml:space="preserve">udpluk i </w:t>
      </w:r>
      <w:r w:rsidR="00356C4F" w:rsidRPr="00296DEB">
        <w:rPr>
          <w:rFonts w:ascii="Mukta Vaani" w:hAnsi="Mukta Vaani" w:cs="Mukta Vaani"/>
          <w:i/>
          <w:iCs/>
        </w:rPr>
        <w:t>Figur 5</w:t>
      </w:r>
      <w:r w:rsidR="00E20867" w:rsidRPr="00296DEB">
        <w:rPr>
          <w:rFonts w:ascii="Mukta Vaani" w:hAnsi="Mukta Vaani" w:cs="Mukta Vaani"/>
        </w:rPr>
        <w:t>, men jeg fandt aldrig et resultat, jeg blev tilfreds med, og derfor arbejde jeg videre med andre ideer.</w:t>
      </w:r>
    </w:p>
    <w:p w14:paraId="1BFE126B" w14:textId="77777777" w:rsidR="00BB7F01" w:rsidRPr="00296DEB" w:rsidRDefault="00BB7F01" w:rsidP="00B26677">
      <w:pPr>
        <w:keepNext/>
        <w:jc w:val="center"/>
        <w:rPr>
          <w:rFonts w:ascii="Mukta Vaani" w:hAnsi="Mukta Vaani" w:cs="Mukta Vaani"/>
        </w:rPr>
      </w:pPr>
      <w:r w:rsidRPr="00296DEB">
        <w:rPr>
          <w:rFonts w:ascii="Mukta Vaani" w:hAnsi="Mukta Vaani" w:cs="Mukta Vaani"/>
          <w:noProof/>
        </w:rPr>
        <w:drawing>
          <wp:inline distT="0" distB="0" distL="0" distR="0" wp14:anchorId="1553939D" wp14:editId="0C054E07">
            <wp:extent cx="2769199" cy="4237539"/>
            <wp:effectExtent l="8572" t="0" r="2223" b="2222"/>
            <wp:docPr id="568307711" name="Billede 7" descr="Et billede, der indeholder tekst, håndskrift, whiteboard, teg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307711" name="Billede 7" descr="Et billede, der indeholder tekst, håndskrift, whiteboard, tegning"/>
                    <pic:cNvPicPr/>
                  </pic:nvPicPr>
                  <pic:blipFill rotWithShape="1">
                    <a:blip r:embed="rId16" cstate="print">
                      <a:extLst>
                        <a:ext uri="{28A0092B-C50C-407E-A947-70E740481C1C}">
                          <a14:useLocalDpi xmlns:a14="http://schemas.microsoft.com/office/drawing/2010/main" val="0"/>
                        </a:ext>
                      </a:extLst>
                    </a:blip>
                    <a:srcRect l="28458" b="10017"/>
                    <a:stretch/>
                  </pic:blipFill>
                  <pic:spPr bwMode="auto">
                    <a:xfrm rot="16200000">
                      <a:off x="0" y="0"/>
                      <a:ext cx="2795140" cy="4277234"/>
                    </a:xfrm>
                    <a:prstGeom prst="rect">
                      <a:avLst/>
                    </a:prstGeom>
                    <a:ln>
                      <a:noFill/>
                    </a:ln>
                    <a:extLst>
                      <a:ext uri="{53640926-AAD7-44D8-BBD7-CCE9431645EC}">
                        <a14:shadowObscured xmlns:a14="http://schemas.microsoft.com/office/drawing/2010/main"/>
                      </a:ext>
                    </a:extLst>
                  </pic:spPr>
                </pic:pic>
              </a:graphicData>
            </a:graphic>
          </wp:inline>
        </w:drawing>
      </w:r>
    </w:p>
    <w:p w14:paraId="61D6FA6D" w14:textId="1017570D" w:rsidR="00BB7F01" w:rsidRDefault="00BB7F01" w:rsidP="00B26677">
      <w:pPr>
        <w:pStyle w:val="Billedtekst"/>
        <w:rPr>
          <w:rFonts w:ascii="Mukta Vaani" w:hAnsi="Mukta Vaani" w:cs="Mukta Vaani"/>
          <w:noProof/>
        </w:rPr>
      </w:pPr>
      <w:r>
        <w:t xml:space="preserve">Figur </w:t>
      </w:r>
      <w:r>
        <w:fldChar w:fldCharType="begin"/>
      </w:r>
      <w:r>
        <w:instrText xml:space="preserve"> SEQ Figur \* ARABIC </w:instrText>
      </w:r>
      <w:r>
        <w:fldChar w:fldCharType="separate"/>
      </w:r>
      <w:r w:rsidR="00B818DA">
        <w:rPr>
          <w:noProof/>
        </w:rPr>
        <w:t>5</w:t>
      </w:r>
      <w:r>
        <w:fldChar w:fldCharType="end"/>
      </w:r>
      <w:r>
        <w:t xml:space="preserve"> - Logoskitser</w:t>
      </w:r>
    </w:p>
    <w:p w14:paraId="111611DC" w14:textId="642736F7" w:rsidR="00505CE5" w:rsidRPr="00296DEB" w:rsidRDefault="00356C4F">
      <w:pPr>
        <w:rPr>
          <w:rFonts w:ascii="Mukta Vaani" w:hAnsi="Mukta Vaani" w:cs="Mukta Vaani"/>
        </w:rPr>
      </w:pPr>
      <w:r w:rsidRPr="00296DEB">
        <w:rPr>
          <w:rFonts w:ascii="Mukta Vaani" w:hAnsi="Mukta Vaani" w:cs="Mukta Vaani"/>
        </w:rPr>
        <w:t xml:space="preserve"> </w:t>
      </w:r>
      <w:r w:rsidR="0075100A">
        <w:rPr>
          <w:rFonts w:ascii="Mukta Vaani" w:hAnsi="Mukta Vaani" w:cs="Mukta Vaani"/>
        </w:rPr>
        <w:t>I min research for nye ideer faldt jeg over</w:t>
      </w:r>
      <w:r w:rsidR="00064B61" w:rsidRPr="00296DEB">
        <w:rPr>
          <w:rFonts w:ascii="Mukta Vaani" w:hAnsi="Mukta Vaani" w:cs="Mukta Vaani"/>
        </w:rPr>
        <w:t xml:space="preserve"> flora-tema</w:t>
      </w:r>
      <w:r w:rsidR="0075100A">
        <w:rPr>
          <w:rFonts w:ascii="Mukta Vaani" w:hAnsi="Mukta Vaani" w:cs="Mukta Vaani"/>
        </w:rPr>
        <w:t>et</w:t>
      </w:r>
      <w:r w:rsidR="00FC40C5">
        <w:rPr>
          <w:rFonts w:ascii="Mukta Vaani" w:hAnsi="Mukta Vaani" w:cs="Mukta Vaani"/>
        </w:rPr>
        <w:t>. I den forbindelse fald jeg over konceptet ”fødselsblomst”</w:t>
      </w:r>
      <w:r w:rsidR="006C0FFA">
        <w:rPr>
          <w:rFonts w:ascii="Mukta Vaani" w:hAnsi="Mukta Vaani" w:cs="Mukta Vaani"/>
        </w:rPr>
        <w:t xml:space="preserve">. Her </w:t>
      </w:r>
      <w:r w:rsidR="00144AFC">
        <w:rPr>
          <w:rFonts w:ascii="Mukta Vaani" w:hAnsi="Mukta Vaani" w:cs="Mukta Vaani"/>
        </w:rPr>
        <w:t>konstaterede jeg, at blomsten for august, min fødselsdagsmåned,</w:t>
      </w:r>
      <w:r w:rsidR="00CC6267">
        <w:rPr>
          <w:rFonts w:ascii="Mukta Vaani" w:hAnsi="Mukta Vaani" w:cs="Mukta Vaani"/>
        </w:rPr>
        <w:t xml:space="preserve"> er gladiolus</w:t>
      </w:r>
      <w:r w:rsidR="00CC6267">
        <w:rPr>
          <w:rFonts w:ascii="Mukta Vaani" w:hAnsi="Mukta Vaani" w:cs="Mukta Vaani"/>
        </w:rPr>
        <w:fldChar w:fldCharType="begin"/>
      </w:r>
      <w:r w:rsidR="00CC6267">
        <w:rPr>
          <w:rFonts w:ascii="Mukta Vaani" w:hAnsi="Mukta Vaani" w:cs="Mukta Vaani"/>
        </w:rPr>
        <w:instrText xml:space="preserve"> ADDIN ZOTERO_ITEM CSL_CITATION {"citationID":"bYWvnGBi","properties":{"formattedCitation":"(Clark, 2023)","plainCitation":"(Clark, 2023)","noteIndex":0},"citationItems":[{"id":140,"uris":["http://zotero.org/users/13063426/items/HG9DRQBQ"],"itemData":{"id":140,"type":"post-weblog","abstract":"Gladiolus flower (little sword, xiphium) symbolic meaning is strength, power, integrity, triumph, remembrance and pride.","container-title":"Lotusmagus","language":"en-GB","title":"Gladiolus Flower Meaning, Symbolism, Strength And Colors (au)","URL":"https://lotusmagus.com/gladiolus-flower-meaning/","author":[{"family":"Clark","given":"Amelia"}],"accessed":{"date-parts":[["2024",2,26]]},"issued":{"date-parts":[["2023",11,11]]}}}],"schema":"https://github.com/citation-style-language/schema/raw/master/csl-citation.json"} </w:instrText>
      </w:r>
      <w:r w:rsidR="00CC6267">
        <w:rPr>
          <w:rFonts w:ascii="Mukta Vaani" w:hAnsi="Mukta Vaani" w:cs="Mukta Vaani"/>
        </w:rPr>
        <w:fldChar w:fldCharType="separate"/>
      </w:r>
      <w:r w:rsidR="00CC6267" w:rsidRPr="00CC6267">
        <w:rPr>
          <w:rFonts w:ascii="Mukta Vaani" w:hAnsi="Mukta Vaani" w:cs="Mukta Vaani"/>
        </w:rPr>
        <w:t>(Clark, 2023)</w:t>
      </w:r>
      <w:r w:rsidR="00CC6267">
        <w:rPr>
          <w:rFonts w:ascii="Mukta Vaani" w:hAnsi="Mukta Vaani" w:cs="Mukta Vaani"/>
        </w:rPr>
        <w:fldChar w:fldCharType="end"/>
      </w:r>
      <w:r w:rsidR="00CC6267">
        <w:rPr>
          <w:rFonts w:ascii="Mukta Vaani" w:hAnsi="Mukta Vaani" w:cs="Mukta Vaani"/>
        </w:rPr>
        <w:t xml:space="preserve">. </w:t>
      </w:r>
      <w:r w:rsidR="00D779D1">
        <w:rPr>
          <w:rFonts w:ascii="Mukta Vaani" w:hAnsi="Mukta Vaani" w:cs="Mukta Vaani"/>
        </w:rPr>
        <w:t>Med den viden begyndte jeg at tegne gladiolus i Adobe Illustrator</w:t>
      </w:r>
      <w:r w:rsidR="00E2157C">
        <w:rPr>
          <w:rFonts w:ascii="Mukta Vaani" w:hAnsi="Mukta Vaani" w:cs="Mukta Vaani"/>
        </w:rPr>
        <w:t xml:space="preserve">, se </w:t>
      </w:r>
      <w:r w:rsidR="00E2157C">
        <w:rPr>
          <w:rFonts w:ascii="Mukta Vaani" w:hAnsi="Mukta Vaani" w:cs="Mukta Vaani"/>
          <w:i/>
          <w:iCs/>
        </w:rPr>
        <w:t>Figur 6</w:t>
      </w:r>
      <w:r w:rsidR="00E2157C">
        <w:rPr>
          <w:rFonts w:ascii="Mukta Vaani" w:hAnsi="Mukta Vaani" w:cs="Mukta Vaani"/>
        </w:rPr>
        <w:t>, hvor jeg efter flere iterationer fandt det endelige design.</w:t>
      </w:r>
    </w:p>
    <w:p w14:paraId="48FC1C68" w14:textId="77777777" w:rsidR="00036230" w:rsidRDefault="00AB6D2D" w:rsidP="00036230">
      <w:pPr>
        <w:keepNext/>
        <w:jc w:val="center"/>
      </w:pPr>
      <w:r w:rsidRPr="00296DEB">
        <w:rPr>
          <w:rFonts w:ascii="Mukta Vaani" w:hAnsi="Mukta Vaani" w:cs="Mukta Vaani"/>
          <w:noProof/>
        </w:rPr>
        <w:drawing>
          <wp:inline distT="0" distB="0" distL="0" distR="0" wp14:anchorId="0B9A1282" wp14:editId="758440A9">
            <wp:extent cx="4577030" cy="1636145"/>
            <wp:effectExtent l="0" t="0" r="0" b="2540"/>
            <wp:docPr id="235453887" name="Billede 8" descr="Et billede, der indeholder skitse, Stregtegning, illustration/afbildning, stregtegning&#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453887" name="Billede 8" descr="Et billede, der indeholder skitse, Stregtegning, illustration/afbildning, stregtegning&#10;&#10;Automatisk genereret beskrivels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13587" cy="1649213"/>
                    </a:xfrm>
                    <a:prstGeom prst="rect">
                      <a:avLst/>
                    </a:prstGeom>
                  </pic:spPr>
                </pic:pic>
              </a:graphicData>
            </a:graphic>
          </wp:inline>
        </w:drawing>
      </w:r>
    </w:p>
    <w:p w14:paraId="5C9ADAF1" w14:textId="19B2A9CD" w:rsidR="00D529C1" w:rsidRPr="00B818DA" w:rsidRDefault="00036230" w:rsidP="00036230">
      <w:pPr>
        <w:pStyle w:val="Billedtekst"/>
        <w:rPr>
          <w:rFonts w:ascii="Mukta Vaani" w:hAnsi="Mukta Vaani" w:cs="Mukta Vaani"/>
          <w:lang w:val="en-US"/>
        </w:rPr>
      </w:pPr>
      <w:r w:rsidRPr="00B818DA">
        <w:rPr>
          <w:lang w:val="en-US"/>
        </w:rPr>
        <w:t xml:space="preserve">Figur </w:t>
      </w:r>
      <w:r>
        <w:fldChar w:fldCharType="begin"/>
      </w:r>
      <w:r w:rsidRPr="00B818DA">
        <w:rPr>
          <w:lang w:val="en-US"/>
        </w:rPr>
        <w:instrText xml:space="preserve"> SEQ Figur \* ARABIC </w:instrText>
      </w:r>
      <w:r>
        <w:fldChar w:fldCharType="separate"/>
      </w:r>
      <w:r w:rsidR="00B818DA" w:rsidRPr="00B818DA">
        <w:rPr>
          <w:noProof/>
          <w:lang w:val="en-US"/>
        </w:rPr>
        <w:t>6</w:t>
      </w:r>
      <w:r>
        <w:fldChar w:fldCharType="end"/>
      </w:r>
      <w:r w:rsidRPr="00B818DA">
        <w:rPr>
          <w:lang w:val="en-US"/>
        </w:rPr>
        <w:t xml:space="preserve"> - Logoprocess i Adobe Illustrator</w:t>
      </w:r>
    </w:p>
    <w:p w14:paraId="36F7F029" w14:textId="68C14232" w:rsidR="003B2BD7" w:rsidRPr="00296DEB" w:rsidRDefault="003B2BD7">
      <w:pPr>
        <w:rPr>
          <w:rFonts w:ascii="Mukta Vaani" w:hAnsi="Mukta Vaani" w:cs="Mukta Vaani"/>
        </w:rPr>
      </w:pPr>
      <w:r w:rsidRPr="00296DEB">
        <w:rPr>
          <w:rFonts w:ascii="Mukta Vaani" w:hAnsi="Mukta Vaani" w:cs="Mukta Vaani"/>
        </w:rPr>
        <w:t xml:space="preserve">Jeg synes, </w:t>
      </w:r>
      <w:r w:rsidR="00F478B5" w:rsidRPr="00296DEB">
        <w:rPr>
          <w:rFonts w:ascii="Mukta Vaani" w:hAnsi="Mukta Vaani" w:cs="Mukta Vaani"/>
        </w:rPr>
        <w:t>at resultatet blev godt, men jeg ved også, at det ikke er et logo jeg kommer til at beholde. For nu kan det bruges, og så må jeg se på at rebrande mig selv senere</w:t>
      </w:r>
      <w:r w:rsidR="00724DB6" w:rsidRPr="00296DEB">
        <w:rPr>
          <w:rFonts w:ascii="Mukta Vaani" w:hAnsi="Mukta Vaani" w:cs="Mukta Vaani"/>
        </w:rPr>
        <w:t xml:space="preserve"> med et logo, som er mere mig.</w:t>
      </w:r>
    </w:p>
    <w:p w14:paraId="2B8F2C90" w14:textId="447A5139" w:rsidR="008D6FA8" w:rsidRDefault="00296DEB" w:rsidP="00296DEB">
      <w:pPr>
        <w:pStyle w:val="Overskrift1"/>
        <w:rPr>
          <w:rFonts w:ascii="MuseoModerno" w:hAnsi="MuseoModerno"/>
        </w:rPr>
      </w:pPr>
      <w:bookmarkStart w:id="5" w:name="_Toc159852572"/>
      <w:r w:rsidRPr="00296DEB">
        <w:rPr>
          <w:rFonts w:ascii="MuseoModerno" w:hAnsi="MuseoModerno"/>
        </w:rPr>
        <w:lastRenderedPageBreak/>
        <w:t>Design af portfolioen</w:t>
      </w:r>
      <w:bookmarkEnd w:id="5"/>
    </w:p>
    <w:p w14:paraId="17F68FEB" w14:textId="12291D9E" w:rsidR="00FD1D5F" w:rsidRDefault="00235FD4" w:rsidP="006074BD">
      <w:r>
        <w:rPr>
          <w:noProof/>
        </w:rPr>
        <w:drawing>
          <wp:anchor distT="0" distB="0" distL="114300" distR="114300" simplePos="0" relativeHeight="251666432" behindDoc="0" locked="0" layoutInCell="1" allowOverlap="1" wp14:anchorId="22CEA308" wp14:editId="2279C102">
            <wp:simplePos x="0" y="0"/>
            <wp:positionH relativeFrom="margin">
              <wp:align>right</wp:align>
            </wp:positionH>
            <wp:positionV relativeFrom="paragraph">
              <wp:posOffset>911860</wp:posOffset>
            </wp:positionV>
            <wp:extent cx="2926715" cy="3454400"/>
            <wp:effectExtent l="0" t="0" r="6985" b="0"/>
            <wp:wrapSquare wrapText="bothSides"/>
            <wp:docPr id="1030897158" name="Billede 10" descr="Et billede, der indeholder tekst, skitse, tegning, bog&#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897158" name="Billede 10" descr="Et billede, der indeholder tekst, skitse, tegning, bog&#10;&#10;Automatisk genereret beskrivels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26715" cy="34544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0" locked="0" layoutInCell="1" allowOverlap="1" wp14:anchorId="228795B3" wp14:editId="579C4E6E">
            <wp:simplePos x="0" y="0"/>
            <wp:positionH relativeFrom="column">
              <wp:posOffset>-1270</wp:posOffset>
            </wp:positionH>
            <wp:positionV relativeFrom="paragraph">
              <wp:posOffset>955675</wp:posOffset>
            </wp:positionV>
            <wp:extent cx="2655570" cy="3413760"/>
            <wp:effectExtent l="0" t="0" r="0" b="0"/>
            <wp:wrapSquare wrapText="bothSides"/>
            <wp:docPr id="212614497" name="Billede 9" descr="Et billede, der indeholder tekst, skitse, tegning, papir&#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14497" name="Billede 9" descr="Et billede, der indeholder tekst, skitse, tegning, papir&#10;&#10;Automatisk genereret beskrivels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55570" cy="3413760"/>
                    </a:xfrm>
                    <a:prstGeom prst="rect">
                      <a:avLst/>
                    </a:prstGeom>
                  </pic:spPr>
                </pic:pic>
              </a:graphicData>
            </a:graphic>
            <wp14:sizeRelH relativeFrom="page">
              <wp14:pctWidth>0</wp14:pctWidth>
            </wp14:sizeRelH>
            <wp14:sizeRelV relativeFrom="page">
              <wp14:pctHeight>0</wp14:pctHeight>
            </wp14:sizeRelV>
          </wp:anchor>
        </w:drawing>
      </w:r>
      <w:r w:rsidR="003E72C8">
        <w:t>D</w:t>
      </w:r>
      <w:r w:rsidR="00A03188">
        <w:t>esignprocessen startede med en skitseringsfase</w:t>
      </w:r>
      <w:r w:rsidR="00A707BC">
        <w:t xml:space="preserve">, se </w:t>
      </w:r>
      <w:r w:rsidR="009F02E0">
        <w:t>F</w:t>
      </w:r>
      <w:r w:rsidR="00A707BC">
        <w:t xml:space="preserve">igur </w:t>
      </w:r>
      <w:r w:rsidR="005F73D7">
        <w:t>7-</w:t>
      </w:r>
      <w:r w:rsidR="009F02E0">
        <w:t>10</w:t>
      </w:r>
      <w:r w:rsidR="00A03188">
        <w:t xml:space="preserve">, hvor jeg gennemgik det indhold jeg gerne ville have med. </w:t>
      </w:r>
      <w:r w:rsidR="00162ECF">
        <w:t xml:space="preserve">Løbende blev der lavet til og fravalg på baggrund af relevans. </w:t>
      </w:r>
      <w:r w:rsidR="001A53E6">
        <w:t xml:space="preserve">Jeg havde en idé om flere undersider, hvor jeg </w:t>
      </w:r>
      <w:r w:rsidR="00DF1D31">
        <w:t xml:space="preserve">blandt </w:t>
      </w:r>
      <w:r w:rsidR="001A53E6">
        <w:t xml:space="preserve">havde en hel side dedikeret til, hvem jeg er, hvor jeg kommer fra, og hvor jeg er nu, men </w:t>
      </w:r>
      <w:r w:rsidR="00EA3434">
        <w:t xml:space="preserve">der er ingen virksomheder der behov for eller tid til at læse hele min historie, og derfor </w:t>
      </w:r>
      <w:r w:rsidR="00DF1D31">
        <w:t>blev den kasseret.</w:t>
      </w:r>
    </w:p>
    <w:p w14:paraId="3D216268" w14:textId="226481F4" w:rsidR="00235FD4" w:rsidRDefault="00235FD4" w:rsidP="00235FD4">
      <w:pPr>
        <w:keepNext/>
      </w:pPr>
    </w:p>
    <w:p w14:paraId="625FFDCC" w14:textId="7EB7F593" w:rsidR="008423CD" w:rsidRDefault="00235FD4" w:rsidP="006074BD">
      <w:r>
        <w:rPr>
          <w:noProof/>
        </w:rPr>
        <mc:AlternateContent>
          <mc:Choice Requires="wps">
            <w:drawing>
              <wp:anchor distT="0" distB="0" distL="114300" distR="114300" simplePos="0" relativeHeight="251665408" behindDoc="0" locked="0" layoutInCell="1" allowOverlap="1" wp14:anchorId="470882F6" wp14:editId="2887C962">
                <wp:simplePos x="0" y="0"/>
                <wp:positionH relativeFrom="margin">
                  <wp:posOffset>3193923</wp:posOffset>
                </wp:positionH>
                <wp:positionV relativeFrom="paragraph">
                  <wp:posOffset>3054350</wp:posOffset>
                </wp:positionV>
                <wp:extent cx="2655570" cy="635"/>
                <wp:effectExtent l="0" t="0" r="0" b="0"/>
                <wp:wrapSquare wrapText="bothSides"/>
                <wp:docPr id="1182815346" name="Tekstfelt 1"/>
                <wp:cNvGraphicFramePr/>
                <a:graphic xmlns:a="http://schemas.openxmlformats.org/drawingml/2006/main">
                  <a:graphicData uri="http://schemas.microsoft.com/office/word/2010/wordprocessingShape">
                    <wps:wsp>
                      <wps:cNvSpPr txBox="1"/>
                      <wps:spPr>
                        <a:xfrm>
                          <a:off x="0" y="0"/>
                          <a:ext cx="2655570" cy="635"/>
                        </a:xfrm>
                        <a:prstGeom prst="rect">
                          <a:avLst/>
                        </a:prstGeom>
                        <a:solidFill>
                          <a:prstClr val="white"/>
                        </a:solidFill>
                        <a:ln>
                          <a:noFill/>
                        </a:ln>
                      </wps:spPr>
                      <wps:txbx>
                        <w:txbxContent>
                          <w:p w14:paraId="495270B0" w14:textId="08A0ACF3" w:rsidR="00235FD4" w:rsidRPr="009F694A" w:rsidRDefault="00235FD4" w:rsidP="00235FD4">
                            <w:pPr>
                              <w:pStyle w:val="Billedtekst"/>
                              <w:rPr>
                                <w:noProof/>
                              </w:rPr>
                            </w:pPr>
                            <w:r>
                              <w:t xml:space="preserve">Figur </w:t>
                            </w:r>
                            <w:r>
                              <w:fldChar w:fldCharType="begin"/>
                            </w:r>
                            <w:r>
                              <w:instrText xml:space="preserve"> SEQ Figur \* ARABIC </w:instrText>
                            </w:r>
                            <w:r>
                              <w:fldChar w:fldCharType="separate"/>
                            </w:r>
                            <w:r w:rsidR="00B818DA">
                              <w:rPr>
                                <w:noProof/>
                              </w:rPr>
                              <w:t>7</w:t>
                            </w:r>
                            <w:r>
                              <w:fldChar w:fldCharType="end"/>
                            </w:r>
                            <w:r>
                              <w:t xml:space="preserve"> -Skitsef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0882F6" id="Tekstfelt 1" o:spid="_x0000_s1030" type="#_x0000_t202" style="position:absolute;margin-left:251.5pt;margin-top:240.5pt;width:209.1pt;height:.05pt;z-index:2516654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" stroked="f">
                <v:textbox style="mso-fit-shape-to-text:t" inset="0,0,0,0">
                  <w:txbxContent>
                    <w:p w14:paraId="495270B0" w14:textId="08A0ACF3" w:rsidR="00235FD4" w:rsidRPr="009F694A" w:rsidRDefault="00235FD4" w:rsidP="00235FD4">
                      <w:pPr>
                        <w:pStyle w:val="Billedtekst"/>
                        <w:rPr>
                          <w:noProof/>
                        </w:rPr>
                      </w:pPr>
                      <w:r>
                        <w:t xml:space="preserve">Figur </w:t>
                      </w:r>
                      <w:r>
                        <w:fldChar w:fldCharType="begin"/>
                      </w:r>
                      <w:r>
                        <w:instrText xml:space="preserve"> SEQ Figur \* ARABIC </w:instrText>
                      </w:r>
                      <w:r>
                        <w:fldChar w:fldCharType="separate"/>
                      </w:r>
                      <w:r w:rsidR="00B818DA">
                        <w:rPr>
                          <w:noProof/>
                        </w:rPr>
                        <w:t>7</w:t>
                      </w:r>
                      <w:r>
                        <w:fldChar w:fldCharType="end"/>
                      </w:r>
                      <w:r>
                        <w:t xml:space="preserve"> -Skitsefase</w:t>
                      </w:r>
                    </w:p>
                  </w:txbxContent>
                </v:textbox>
                <w10:wrap type="square" anchorx="margin"/>
              </v:shape>
            </w:pict>
          </mc:Fallback>
        </mc:AlternateContent>
      </w:r>
      <w:r>
        <w:rPr>
          <w:noProof/>
        </w:rPr>
        <mc:AlternateContent>
          <mc:Choice Requires="wps">
            <w:drawing>
              <wp:anchor distT="0" distB="0" distL="114300" distR="114300" simplePos="0" relativeHeight="251668480" behindDoc="0" locked="0" layoutInCell="1" allowOverlap="1" wp14:anchorId="4BE2873F" wp14:editId="76251A30">
                <wp:simplePos x="0" y="0"/>
                <wp:positionH relativeFrom="margin">
                  <wp:posOffset>12573</wp:posOffset>
                </wp:positionH>
                <wp:positionV relativeFrom="paragraph">
                  <wp:posOffset>3086989</wp:posOffset>
                </wp:positionV>
                <wp:extent cx="2902585" cy="266700"/>
                <wp:effectExtent l="0" t="0" r="0" b="0"/>
                <wp:wrapSquare wrapText="bothSides"/>
                <wp:docPr id="592442129" name="Tekstfelt 1"/>
                <wp:cNvGraphicFramePr/>
                <a:graphic xmlns:a="http://schemas.openxmlformats.org/drawingml/2006/main">
                  <a:graphicData uri="http://schemas.microsoft.com/office/word/2010/wordprocessingShape">
                    <wps:wsp>
                      <wps:cNvSpPr txBox="1"/>
                      <wps:spPr>
                        <a:xfrm>
                          <a:off x="0" y="0"/>
                          <a:ext cx="2902585" cy="266700"/>
                        </a:xfrm>
                        <a:prstGeom prst="rect">
                          <a:avLst/>
                        </a:prstGeom>
                        <a:solidFill>
                          <a:prstClr val="white"/>
                        </a:solidFill>
                        <a:ln>
                          <a:noFill/>
                        </a:ln>
                      </wps:spPr>
                      <wps:txbx>
                        <w:txbxContent>
                          <w:p w14:paraId="0FC94DF6" w14:textId="4863E8E8" w:rsidR="00235FD4" w:rsidRPr="006A1E0D" w:rsidRDefault="00235FD4" w:rsidP="00235FD4">
                            <w:pPr>
                              <w:pStyle w:val="Billedtekst"/>
                              <w:rPr>
                                <w:noProof/>
                              </w:rPr>
                            </w:pPr>
                            <w:r>
                              <w:t xml:space="preserve">Figur </w:t>
                            </w:r>
                            <w:r>
                              <w:fldChar w:fldCharType="begin"/>
                            </w:r>
                            <w:r>
                              <w:instrText xml:space="preserve"> SEQ Figur \* ARABIC </w:instrText>
                            </w:r>
                            <w:r>
                              <w:fldChar w:fldCharType="separate"/>
                            </w:r>
                            <w:r w:rsidR="00B818DA">
                              <w:rPr>
                                <w:noProof/>
                              </w:rPr>
                              <w:t>8</w:t>
                            </w:r>
                            <w:r>
                              <w:fldChar w:fldCharType="end"/>
                            </w:r>
                            <w:r>
                              <w:t xml:space="preserve"> - Skitsef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E2873F" id="_x0000_s1031" type="#_x0000_t202" style="position:absolute;margin-left:1pt;margin-top:243.05pt;width:228.55pt;height:21pt;z-index:25166848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" stroked="f">
                <v:textbox style="mso-fit-shape-to-text:t" inset="0,0,0,0">
                  <w:txbxContent>
                    <w:p w14:paraId="0FC94DF6" w14:textId="4863E8E8" w:rsidR="00235FD4" w:rsidRPr="006A1E0D" w:rsidRDefault="00235FD4" w:rsidP="00235FD4">
                      <w:pPr>
                        <w:pStyle w:val="Billedtekst"/>
                        <w:rPr>
                          <w:noProof/>
                        </w:rPr>
                      </w:pPr>
                      <w:r>
                        <w:t xml:space="preserve">Figur </w:t>
                      </w:r>
                      <w:r>
                        <w:fldChar w:fldCharType="begin"/>
                      </w:r>
                      <w:r>
                        <w:instrText xml:space="preserve"> SEQ Figur \* ARABIC </w:instrText>
                      </w:r>
                      <w:r>
                        <w:fldChar w:fldCharType="separate"/>
                      </w:r>
                      <w:r w:rsidR="00B818DA">
                        <w:rPr>
                          <w:noProof/>
                        </w:rPr>
                        <w:t>8</w:t>
                      </w:r>
                      <w:r>
                        <w:fldChar w:fldCharType="end"/>
                      </w:r>
                      <w:r>
                        <w:t xml:space="preserve"> - Skitsefase</w:t>
                      </w:r>
                    </w:p>
                  </w:txbxContent>
                </v:textbox>
                <w10:wrap type="square" anchorx="margin"/>
              </v:shape>
            </w:pict>
          </mc:Fallback>
        </mc:AlternateContent>
      </w:r>
      <w:r>
        <w:rPr>
          <w:noProof/>
        </w:rPr>
        <mc:AlternateContent>
          <mc:Choice Requires="wps">
            <w:drawing>
              <wp:anchor distT="0" distB="0" distL="114300" distR="114300" simplePos="0" relativeHeight="251672576" behindDoc="0" locked="0" layoutInCell="1" allowOverlap="1" wp14:anchorId="1B8DC86D" wp14:editId="6772EC5F">
                <wp:simplePos x="0" y="0"/>
                <wp:positionH relativeFrom="margin">
                  <wp:posOffset>3498977</wp:posOffset>
                </wp:positionH>
                <wp:positionV relativeFrom="paragraph">
                  <wp:posOffset>6585077</wp:posOffset>
                </wp:positionV>
                <wp:extent cx="2877185" cy="146050"/>
                <wp:effectExtent l="0" t="0" r="0" b="6350"/>
                <wp:wrapSquare wrapText="bothSides"/>
                <wp:docPr id="796187408" name="Tekstfelt 1"/>
                <wp:cNvGraphicFramePr/>
                <a:graphic xmlns:a="http://schemas.openxmlformats.org/drawingml/2006/main">
                  <a:graphicData uri="http://schemas.microsoft.com/office/word/2010/wordprocessingShape">
                    <wps:wsp>
                      <wps:cNvSpPr txBox="1"/>
                      <wps:spPr>
                        <a:xfrm>
                          <a:off x="0" y="0"/>
                          <a:ext cx="2877185" cy="146050"/>
                        </a:xfrm>
                        <a:prstGeom prst="rect">
                          <a:avLst/>
                        </a:prstGeom>
                        <a:solidFill>
                          <a:prstClr val="white"/>
                        </a:solidFill>
                        <a:ln>
                          <a:noFill/>
                        </a:ln>
                      </wps:spPr>
                      <wps:txbx>
                        <w:txbxContent>
                          <w:p w14:paraId="6D08B161" w14:textId="4ACC0CEA" w:rsidR="00235FD4" w:rsidRPr="000900B4" w:rsidRDefault="00235FD4" w:rsidP="00235FD4">
                            <w:pPr>
                              <w:pStyle w:val="Billedtekst"/>
                              <w:rPr>
                                <w:noProof/>
                              </w:rPr>
                            </w:pPr>
                            <w:r>
                              <w:t xml:space="preserve">Figur </w:t>
                            </w:r>
                            <w:r>
                              <w:fldChar w:fldCharType="begin"/>
                            </w:r>
                            <w:r>
                              <w:instrText xml:space="preserve"> SEQ Figur \* ARABIC </w:instrText>
                            </w:r>
                            <w:r>
                              <w:fldChar w:fldCharType="separate"/>
                            </w:r>
                            <w:r w:rsidR="00B818DA">
                              <w:rPr>
                                <w:noProof/>
                              </w:rPr>
                              <w:t>9</w:t>
                            </w:r>
                            <w:r>
                              <w:fldChar w:fldCharType="end"/>
                            </w:r>
                            <w:r>
                              <w:t xml:space="preserve"> - Skitsefa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8DC86D" id="_x0000_s1032" type="#_x0000_t202" style="position:absolute;margin-left:275.5pt;margin-top:518.5pt;width:226.55pt;height:11.5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" stroked="f">
                <v:textbox inset="0,0,0,0">
                  <w:txbxContent>
                    <w:p w14:paraId="6D08B161" w14:textId="4ACC0CEA" w:rsidR="00235FD4" w:rsidRPr="000900B4" w:rsidRDefault="00235FD4" w:rsidP="00235FD4">
                      <w:pPr>
                        <w:pStyle w:val="Billedtekst"/>
                        <w:rPr>
                          <w:noProof/>
                        </w:rPr>
                      </w:pPr>
                      <w:r>
                        <w:t xml:space="preserve">Figur </w:t>
                      </w:r>
                      <w:r>
                        <w:fldChar w:fldCharType="begin"/>
                      </w:r>
                      <w:r>
                        <w:instrText xml:space="preserve"> SEQ Figur \* ARABIC </w:instrText>
                      </w:r>
                      <w:r>
                        <w:fldChar w:fldCharType="separate"/>
                      </w:r>
                      <w:r w:rsidR="00B818DA">
                        <w:rPr>
                          <w:noProof/>
                        </w:rPr>
                        <w:t>9</w:t>
                      </w:r>
                      <w:r>
                        <w:fldChar w:fldCharType="end"/>
                      </w:r>
                      <w:r>
                        <w:t xml:space="preserve"> - Skitsefase</w:t>
                      </w:r>
                    </w:p>
                  </w:txbxContent>
                </v:textbox>
                <w10:wrap type="square" anchorx="margin"/>
              </v:shape>
            </w:pict>
          </mc:Fallback>
        </mc:AlternateContent>
      </w:r>
      <w:r>
        <w:rPr>
          <w:noProof/>
        </w:rPr>
        <w:drawing>
          <wp:anchor distT="0" distB="0" distL="114300" distR="114300" simplePos="0" relativeHeight="251670528" behindDoc="0" locked="0" layoutInCell="1" allowOverlap="1" wp14:anchorId="20E70A00" wp14:editId="12E0DD73">
            <wp:simplePos x="0" y="0"/>
            <wp:positionH relativeFrom="margin">
              <wp:align>right</wp:align>
            </wp:positionH>
            <wp:positionV relativeFrom="paragraph">
              <wp:posOffset>3298825</wp:posOffset>
            </wp:positionV>
            <wp:extent cx="2629535" cy="3286760"/>
            <wp:effectExtent l="0" t="0" r="0" b="8890"/>
            <wp:wrapSquare wrapText="bothSides"/>
            <wp:docPr id="437118014" name="Billede 12" descr="Et billede, der indeholder tekst, bog, håndskrift, skits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118014" name="Billede 12" descr="Et billede, der indeholder tekst, bog, håndskrift, skitse&#10;&#10;Automatisk genereret beskrivels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29535" cy="328676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4624" behindDoc="0" locked="0" layoutInCell="1" allowOverlap="1" wp14:anchorId="4D485287" wp14:editId="2A372943">
                <wp:simplePos x="0" y="0"/>
                <wp:positionH relativeFrom="column">
                  <wp:posOffset>0</wp:posOffset>
                </wp:positionH>
                <wp:positionV relativeFrom="paragraph">
                  <wp:posOffset>6605905</wp:posOffset>
                </wp:positionV>
                <wp:extent cx="2584450" cy="635"/>
                <wp:effectExtent l="0" t="0" r="0" b="0"/>
                <wp:wrapSquare wrapText="bothSides"/>
                <wp:docPr id="1448900968" name="Tekstfelt 1"/>
                <wp:cNvGraphicFramePr/>
                <a:graphic xmlns:a="http://schemas.openxmlformats.org/drawingml/2006/main">
                  <a:graphicData uri="http://schemas.microsoft.com/office/word/2010/wordprocessingShape">
                    <wps:wsp>
                      <wps:cNvSpPr txBox="1"/>
                      <wps:spPr>
                        <a:xfrm>
                          <a:off x="0" y="0"/>
                          <a:ext cx="2584450" cy="635"/>
                        </a:xfrm>
                        <a:prstGeom prst="rect">
                          <a:avLst/>
                        </a:prstGeom>
                        <a:solidFill>
                          <a:prstClr val="white"/>
                        </a:solidFill>
                        <a:ln>
                          <a:noFill/>
                        </a:ln>
                      </wps:spPr>
                      <wps:txbx>
                        <w:txbxContent>
                          <w:p w14:paraId="4CCEE572" w14:textId="7E4AB205" w:rsidR="00235FD4" w:rsidRPr="00831D53" w:rsidRDefault="00235FD4" w:rsidP="00235FD4">
                            <w:pPr>
                              <w:pStyle w:val="Billedtekst"/>
                              <w:rPr>
                                <w:noProof/>
                              </w:rPr>
                            </w:pPr>
                            <w:r>
                              <w:t xml:space="preserve">Figur </w:t>
                            </w:r>
                            <w:r>
                              <w:fldChar w:fldCharType="begin"/>
                            </w:r>
                            <w:r>
                              <w:instrText xml:space="preserve"> SEQ Figur \* ARABIC </w:instrText>
                            </w:r>
                            <w:r>
                              <w:fldChar w:fldCharType="separate"/>
                            </w:r>
                            <w:r w:rsidR="00B818DA">
                              <w:rPr>
                                <w:noProof/>
                              </w:rPr>
                              <w:t>10</w:t>
                            </w:r>
                            <w:r>
                              <w:fldChar w:fldCharType="end"/>
                            </w:r>
                            <w:r>
                              <w:t xml:space="preserve"> - Skitsef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85287" id="_x0000_s1033" type="#_x0000_t202" style="position:absolute;margin-left:0;margin-top:520.15pt;width:203.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" stroked="f">
                <v:textbox style="mso-fit-shape-to-text:t" inset="0,0,0,0">
                  <w:txbxContent>
                    <w:p w14:paraId="4CCEE572" w14:textId="7E4AB205" w:rsidR="00235FD4" w:rsidRPr="00831D53" w:rsidRDefault="00235FD4" w:rsidP="00235FD4">
                      <w:pPr>
                        <w:pStyle w:val="Billedtekst"/>
                        <w:rPr>
                          <w:noProof/>
                        </w:rPr>
                      </w:pPr>
                      <w:r>
                        <w:t xml:space="preserve">Figur </w:t>
                      </w:r>
                      <w:r>
                        <w:fldChar w:fldCharType="begin"/>
                      </w:r>
                      <w:r>
                        <w:instrText xml:space="preserve"> SEQ Figur \* ARABIC </w:instrText>
                      </w:r>
                      <w:r>
                        <w:fldChar w:fldCharType="separate"/>
                      </w:r>
                      <w:r w:rsidR="00B818DA">
                        <w:rPr>
                          <w:noProof/>
                        </w:rPr>
                        <w:t>10</w:t>
                      </w:r>
                      <w:r>
                        <w:fldChar w:fldCharType="end"/>
                      </w:r>
                      <w:r>
                        <w:t xml:space="preserve"> - Skitsefase</w:t>
                      </w:r>
                    </w:p>
                  </w:txbxContent>
                </v:textbox>
                <w10:wrap type="square"/>
              </v:shape>
            </w:pict>
          </mc:Fallback>
        </mc:AlternateContent>
      </w:r>
      <w:r>
        <w:rPr>
          <w:noProof/>
        </w:rPr>
        <w:drawing>
          <wp:anchor distT="0" distB="0" distL="114300" distR="114300" simplePos="0" relativeHeight="251669504" behindDoc="0" locked="0" layoutInCell="1" allowOverlap="1" wp14:anchorId="56BEF43B" wp14:editId="7C458A8A">
            <wp:simplePos x="0" y="0"/>
            <wp:positionH relativeFrom="margin">
              <wp:align>left</wp:align>
            </wp:positionH>
            <wp:positionV relativeFrom="paragraph">
              <wp:posOffset>3286125</wp:posOffset>
            </wp:positionV>
            <wp:extent cx="2584450" cy="3385185"/>
            <wp:effectExtent l="0" t="0" r="6350" b="5715"/>
            <wp:wrapSquare wrapText="bothSides"/>
            <wp:docPr id="1760166415" name="Billede 11" descr="Et billede, der indeholder tekst, håndskrift, skitse, tegning&#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166415" name="Billede 11" descr="Et billede, der indeholder tekst, håndskrift, skitse, tegning&#10;&#10;Automatisk genereret beskrivels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84450" cy="3385185"/>
                    </a:xfrm>
                    <a:prstGeom prst="rect">
                      <a:avLst/>
                    </a:prstGeom>
                  </pic:spPr>
                </pic:pic>
              </a:graphicData>
            </a:graphic>
            <wp14:sizeRelH relativeFrom="page">
              <wp14:pctWidth>0</wp14:pctWidth>
            </wp14:sizeRelH>
            <wp14:sizeRelV relativeFrom="page">
              <wp14:pctHeight>0</wp14:pctHeight>
            </wp14:sizeRelV>
          </wp:anchor>
        </w:drawing>
      </w:r>
      <w:r w:rsidR="009F02E0">
        <w:t xml:space="preserve">              </w:t>
      </w:r>
      <w:r w:rsidR="00FD1D5F">
        <w:t xml:space="preserve">              </w:t>
      </w:r>
    </w:p>
    <w:p w14:paraId="72550DFF" w14:textId="77777777" w:rsidR="008423CD" w:rsidRDefault="008423CD">
      <w:r>
        <w:br w:type="page"/>
      </w:r>
    </w:p>
    <w:p w14:paraId="1E780DD9" w14:textId="30F075E2" w:rsidR="005F73D7" w:rsidRDefault="008423CD" w:rsidP="006074BD">
      <w:r>
        <w:lastRenderedPageBreak/>
        <w:t xml:space="preserve">Som nævnt tidligere endte jeg med at skifte retning </w:t>
      </w:r>
      <w:r w:rsidR="00E45253">
        <w:t xml:space="preserve">et stykke inde i processen, </w:t>
      </w:r>
      <w:r w:rsidR="00762542">
        <w:t>hvor</w:t>
      </w:r>
      <w:r w:rsidR="00E45253">
        <w:t xml:space="preserve"> jeg </w:t>
      </w:r>
      <w:r w:rsidR="00762542">
        <w:t xml:space="preserve">gik </w:t>
      </w:r>
      <w:r w:rsidR="00E45253">
        <w:t>direkte på mockup</w:t>
      </w:r>
      <w:r w:rsidR="00014B8B">
        <w:t xml:space="preserve">s, se figur </w:t>
      </w:r>
      <w:r w:rsidR="00014B8B" w:rsidRPr="00BB756E">
        <w:rPr>
          <w:i/>
          <w:iCs/>
        </w:rPr>
        <w:t>11</w:t>
      </w:r>
      <w:r w:rsidR="00963E96" w:rsidRPr="00BB756E">
        <w:rPr>
          <w:i/>
          <w:iCs/>
        </w:rPr>
        <w:t xml:space="preserve"> </w:t>
      </w:r>
      <w:r w:rsidR="00963E96">
        <w:t xml:space="preserve">eller </w:t>
      </w:r>
      <w:r w:rsidR="00762542" w:rsidRPr="00BB756E">
        <w:rPr>
          <w:i/>
          <w:iCs/>
        </w:rPr>
        <w:t>B</w:t>
      </w:r>
      <w:r w:rsidR="00963E96" w:rsidRPr="00BB756E">
        <w:rPr>
          <w:i/>
          <w:iCs/>
        </w:rPr>
        <w:t xml:space="preserve">ilag </w:t>
      </w:r>
      <w:r w:rsidR="004A5722">
        <w:rPr>
          <w:i/>
          <w:iCs/>
        </w:rPr>
        <w:t>2</w:t>
      </w:r>
      <w:r w:rsidR="00E45253">
        <w:t xml:space="preserve">. Jeg var nødt til at undgå at bruge for meget tid, </w:t>
      </w:r>
      <w:r w:rsidR="00014B8B">
        <w:t>da</w:t>
      </w:r>
      <w:r w:rsidR="00E45253">
        <w:t xml:space="preserve"> jeg ellers ville få problemer med at nå i mål.</w:t>
      </w:r>
    </w:p>
    <w:p w14:paraId="61008751" w14:textId="77777777" w:rsidR="00E71A00" w:rsidRDefault="009E0323" w:rsidP="00E71A00">
      <w:pPr>
        <w:keepNext/>
        <w:jc w:val="center"/>
      </w:pPr>
      <w:r w:rsidRPr="009E0323">
        <w:rPr>
          <w:noProof/>
        </w:rPr>
        <w:drawing>
          <wp:inline distT="0" distB="0" distL="0" distR="0" wp14:anchorId="5427704B" wp14:editId="7C4E8BD7">
            <wp:extent cx="6085311" cy="6925056"/>
            <wp:effectExtent l="0" t="0" r="0" b="9525"/>
            <wp:docPr id="670331821" name="Billede 1" descr="Et billede, der indeholder tekst, skærmbillede, software, Multimediesoftwar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331821" name="Billede 1" descr="Et billede, der indeholder tekst, skærmbillede, software, Multimediesoftware&#10;&#10;Automatisk genereret beskrivelse"/>
                    <pic:cNvPicPr/>
                  </pic:nvPicPr>
                  <pic:blipFill>
                    <a:blip r:embed="rId22"/>
                    <a:stretch>
                      <a:fillRect/>
                    </a:stretch>
                  </pic:blipFill>
                  <pic:spPr>
                    <a:xfrm>
                      <a:off x="0" y="0"/>
                      <a:ext cx="6094753" cy="6935801"/>
                    </a:xfrm>
                    <a:prstGeom prst="rect">
                      <a:avLst/>
                    </a:prstGeom>
                  </pic:spPr>
                </pic:pic>
              </a:graphicData>
            </a:graphic>
          </wp:inline>
        </w:drawing>
      </w:r>
    </w:p>
    <w:p w14:paraId="11736FD4" w14:textId="3615D062" w:rsidR="00BB756E" w:rsidRDefault="00E71A00" w:rsidP="00E71A00">
      <w:pPr>
        <w:pStyle w:val="Billedtekst"/>
      </w:pPr>
      <w:r>
        <w:t xml:space="preserve">Figur </w:t>
      </w:r>
      <w:r>
        <w:fldChar w:fldCharType="begin"/>
      </w:r>
      <w:r>
        <w:instrText xml:space="preserve"> SEQ Figur \* ARABIC </w:instrText>
      </w:r>
      <w:r>
        <w:fldChar w:fldCharType="separate"/>
      </w:r>
      <w:r w:rsidR="00B818DA">
        <w:rPr>
          <w:noProof/>
        </w:rPr>
        <w:t>11</w:t>
      </w:r>
      <w:r>
        <w:fldChar w:fldCharType="end"/>
      </w:r>
      <w:r>
        <w:t xml:space="preserve"> - Mockups</w:t>
      </w:r>
    </w:p>
    <w:p w14:paraId="5BCA48ED" w14:textId="01091EDC" w:rsidR="00F85385" w:rsidRDefault="006A0A14" w:rsidP="006074BD">
      <w:r>
        <w:t>Gennem processen med moc</w:t>
      </w:r>
      <w:r w:rsidR="00541FD8">
        <w:t>k</w:t>
      </w:r>
      <w:r>
        <w:t>ups var jeg samtidig opmærksom</w:t>
      </w:r>
      <w:r w:rsidR="00541FD8">
        <w:t xml:space="preserve"> på det responsive design, og designet blev derfor smidigt </w:t>
      </w:r>
      <w:r w:rsidR="006A368B">
        <w:t>og fle</w:t>
      </w:r>
      <w:r w:rsidR="00B9368C">
        <w:t>ks</w:t>
      </w:r>
      <w:r w:rsidR="006A368B">
        <w:t>ibelt</w:t>
      </w:r>
      <w:r w:rsidR="00B9368C">
        <w:t xml:space="preserve">. I programeringsfasen havde jeg også et konstant øje på </w:t>
      </w:r>
      <w:r w:rsidR="00BB756E">
        <w:t xml:space="preserve">det responsive og kunne tjekke designet ud på forskellige enheder, se </w:t>
      </w:r>
      <w:r w:rsidR="00BB756E" w:rsidRPr="00BB756E">
        <w:rPr>
          <w:i/>
          <w:iCs/>
        </w:rPr>
        <w:t xml:space="preserve">Bilag </w:t>
      </w:r>
      <w:r w:rsidR="004A5722">
        <w:rPr>
          <w:i/>
          <w:iCs/>
        </w:rPr>
        <w:t>3</w:t>
      </w:r>
      <w:r w:rsidR="00BB756E">
        <w:t>.</w:t>
      </w:r>
    </w:p>
    <w:p w14:paraId="4797E889" w14:textId="463629EF" w:rsidR="00721E45" w:rsidRPr="00721E45" w:rsidRDefault="00721E45" w:rsidP="00721E45">
      <w:pPr>
        <w:pStyle w:val="Overskrift1"/>
        <w:rPr>
          <w:rFonts w:ascii="MuseoModerno" w:hAnsi="MuseoModerno"/>
          <w:lang w:val="en-US"/>
        </w:rPr>
      </w:pPr>
      <w:bookmarkStart w:id="6" w:name="_Toc159852573"/>
      <w:r w:rsidRPr="00721E45">
        <w:rPr>
          <w:rFonts w:ascii="MuseoModerno" w:hAnsi="MuseoModerno"/>
          <w:lang w:val="en-US"/>
        </w:rPr>
        <w:lastRenderedPageBreak/>
        <w:t>Referenceliste</w:t>
      </w:r>
      <w:bookmarkEnd w:id="6"/>
    </w:p>
    <w:p w14:paraId="2A7F6340" w14:textId="2B67C907" w:rsidR="00952467" w:rsidRPr="00A65CEA" w:rsidRDefault="00952467" w:rsidP="00952467">
      <w:pPr>
        <w:pStyle w:val="Bibliografi"/>
        <w:rPr>
          <w:rFonts w:ascii="Mukta Vaani" w:hAnsi="Mukta Vaani" w:cs="Mukta Vaani"/>
        </w:rPr>
      </w:pPr>
      <w:r>
        <w:fldChar w:fldCharType="begin"/>
      </w:r>
      <w:r w:rsidRPr="00952467">
        <w:rPr>
          <w:lang w:val="en-US"/>
        </w:rPr>
        <w:instrText xml:space="preserve"> ADDIN ZOTERO_BIBL {"uncited":[],"omitted":[],"custom":[]} CSL_BIBLIOGRAPHY </w:instrText>
      </w:r>
      <w:r>
        <w:fldChar w:fldCharType="separate"/>
      </w:r>
      <w:r w:rsidRPr="00952467">
        <w:rPr>
          <w:rFonts w:ascii="Calibri" w:hAnsi="Calibri" w:cs="Calibri"/>
          <w:lang w:val="en-US"/>
        </w:rPr>
        <w:t xml:space="preserve">BrandSwift, 2023. </w:t>
      </w:r>
      <w:r w:rsidRPr="00952467">
        <w:rPr>
          <w:rFonts w:ascii="Calibri" w:hAnsi="Calibri" w:cs="Calibri"/>
          <w:i/>
          <w:iCs/>
          <w:lang w:val="en-US"/>
        </w:rPr>
        <w:t>Top 8 Web Design Trends In 2024</w:t>
      </w:r>
      <w:r w:rsidRPr="00952467">
        <w:rPr>
          <w:rFonts w:ascii="Calibri" w:hAnsi="Calibri" w:cs="Calibri"/>
          <w:lang w:val="en-US"/>
        </w:rPr>
        <w:t xml:space="preserve">. </w:t>
      </w:r>
      <w:r w:rsidRPr="00952467">
        <w:rPr>
          <w:rFonts w:ascii="Calibri" w:hAnsi="Calibri" w:cs="Calibri"/>
        </w:rPr>
        <w:t xml:space="preserve">[online] BrandSwift. Tilgængelig hos: </w:t>
      </w:r>
      <w:r w:rsidRPr="00A65CEA">
        <w:rPr>
          <w:rFonts w:ascii="Mukta Vaani" w:hAnsi="Mukta Vaani" w:cs="Mukta Vaani"/>
        </w:rPr>
        <w:t>&lt;https://www.brandswift.com.my/top-web-design-trends/&gt; [Set 26 feb. 2024].</w:t>
      </w:r>
    </w:p>
    <w:p w14:paraId="740F5F18" w14:textId="77777777" w:rsidR="00952467" w:rsidRPr="00A65CEA" w:rsidRDefault="00952467" w:rsidP="00952467">
      <w:pPr>
        <w:pStyle w:val="Bibliografi"/>
        <w:rPr>
          <w:rFonts w:ascii="Mukta Vaani" w:hAnsi="Mukta Vaani" w:cs="Mukta Vaani"/>
        </w:rPr>
      </w:pPr>
      <w:r w:rsidRPr="00A65CEA">
        <w:rPr>
          <w:rFonts w:ascii="Mukta Vaani" w:hAnsi="Mukta Vaani" w:cs="Mukta Vaani"/>
          <w:lang w:val="en-US"/>
        </w:rPr>
        <w:t xml:space="preserve">Clark, Amelia, 2023. Gladiolus Flower Meaning, Symbolism, Strength And Colors (au). </w:t>
      </w:r>
      <w:r w:rsidRPr="00A65CEA">
        <w:rPr>
          <w:rFonts w:ascii="Mukta Vaani" w:hAnsi="Mukta Vaani" w:cs="Mukta Vaani"/>
          <w:i/>
          <w:iCs/>
        </w:rPr>
        <w:t>Lotusmagus</w:t>
      </w:r>
      <w:r w:rsidRPr="00A65CEA">
        <w:rPr>
          <w:rFonts w:ascii="Mukta Vaani" w:hAnsi="Mukta Vaani" w:cs="Mukta Vaani"/>
        </w:rPr>
        <w:t>. Tilgængelig hos: &lt;https://lotusmagus.com/gladiolus-flower-meaning/&gt; [Set 26 feb. 2024].</w:t>
      </w:r>
    </w:p>
    <w:p w14:paraId="0CC01B8D" w14:textId="77777777" w:rsidR="00952467" w:rsidRPr="00A65CEA" w:rsidRDefault="00952467" w:rsidP="00952467">
      <w:pPr>
        <w:pStyle w:val="Bibliografi"/>
        <w:rPr>
          <w:rFonts w:ascii="Mukta Vaani" w:hAnsi="Mukta Vaani" w:cs="Mukta Vaani"/>
        </w:rPr>
      </w:pPr>
      <w:r w:rsidRPr="00A65CEA">
        <w:rPr>
          <w:rFonts w:ascii="Mukta Vaani" w:hAnsi="Mukta Vaani" w:cs="Mukta Vaani"/>
          <w:lang w:val="en-US"/>
        </w:rPr>
        <w:t xml:space="preserve">Codex Community, 2023. Top 2024 Web Design Trends. </w:t>
      </w:r>
      <w:r w:rsidRPr="00A65CEA">
        <w:rPr>
          <w:rFonts w:ascii="Mukta Vaani" w:hAnsi="Mukta Vaani" w:cs="Mukta Vaani"/>
        </w:rPr>
        <w:t>[Video] Tilgængelig hos: &lt;https://www.youtube.com/watch?v=qthkkHPNAYQ&gt; [Set 26 feb. 2024].</w:t>
      </w:r>
    </w:p>
    <w:p w14:paraId="40ED9F34" w14:textId="77777777" w:rsidR="00952467" w:rsidRPr="00A65CEA" w:rsidRDefault="00952467" w:rsidP="00952467">
      <w:pPr>
        <w:pStyle w:val="Bibliografi"/>
        <w:rPr>
          <w:rFonts w:ascii="Mukta Vaani" w:hAnsi="Mukta Vaani" w:cs="Mukta Vaani"/>
        </w:rPr>
      </w:pPr>
      <w:r w:rsidRPr="00A65CEA">
        <w:rPr>
          <w:rFonts w:ascii="Mukta Vaani" w:hAnsi="Mukta Vaani" w:cs="Mukta Vaani"/>
        </w:rPr>
        <w:t xml:space="preserve">Lund, Alexander Højfeldt, 2021. </w:t>
      </w:r>
      <w:r w:rsidRPr="00A65CEA">
        <w:rPr>
          <w:rFonts w:ascii="Mukta Vaani" w:hAnsi="Mukta Vaani" w:cs="Mukta Vaani"/>
          <w:i/>
          <w:iCs/>
        </w:rPr>
        <w:t>Tone of voice: Tag dit content til nye højder med denne guide</w:t>
      </w:r>
      <w:r w:rsidRPr="00A65CEA">
        <w:rPr>
          <w:rFonts w:ascii="Mukta Vaani" w:hAnsi="Mukta Vaani" w:cs="Mukta Vaani"/>
        </w:rPr>
        <w:t>. [online] Tilgængelig hos: &lt;https://www.brandmovers.dk/blog/tone-of-voice&gt; [Set 26 feb. 2024].</w:t>
      </w:r>
    </w:p>
    <w:p w14:paraId="77016375" w14:textId="77777777" w:rsidR="00952467" w:rsidRPr="00A65CEA" w:rsidRDefault="00952467" w:rsidP="00952467">
      <w:pPr>
        <w:pStyle w:val="Bibliografi"/>
        <w:rPr>
          <w:rFonts w:ascii="Mukta Vaani" w:hAnsi="Mukta Vaani" w:cs="Mukta Vaani"/>
        </w:rPr>
      </w:pPr>
      <w:r w:rsidRPr="00A65CEA">
        <w:rPr>
          <w:rFonts w:ascii="Mukta Vaani" w:hAnsi="Mukta Vaani" w:cs="Mukta Vaani"/>
          <w:lang w:val="en-US"/>
        </w:rPr>
        <w:t xml:space="preserve">Staffpublished, Creative Bloq, 2014. </w:t>
      </w:r>
      <w:r w:rsidRPr="00A65CEA">
        <w:rPr>
          <w:rFonts w:ascii="Mukta Vaani" w:hAnsi="Mukta Vaani" w:cs="Mukta Vaani"/>
          <w:i/>
          <w:iCs/>
          <w:lang w:val="en-US"/>
        </w:rPr>
        <w:t>The web designer’s guide to style tiles</w:t>
      </w:r>
      <w:r w:rsidRPr="00A65CEA">
        <w:rPr>
          <w:rFonts w:ascii="Mukta Vaani" w:hAnsi="Mukta Vaani" w:cs="Mukta Vaani"/>
          <w:lang w:val="en-US"/>
        </w:rPr>
        <w:t xml:space="preserve">. </w:t>
      </w:r>
      <w:r w:rsidRPr="00A65CEA">
        <w:rPr>
          <w:rFonts w:ascii="Mukta Vaani" w:hAnsi="Mukta Vaani" w:cs="Mukta Vaani"/>
        </w:rPr>
        <w:t>[online] Creative Bloq. Tilgængelig hos: &lt;https://www.creativebloq.com/web-design/style-tiles-4132333&gt; [Set 26 feb. 2024].</w:t>
      </w:r>
    </w:p>
    <w:p w14:paraId="4D751D19" w14:textId="74F882E7" w:rsidR="00A65CEA" w:rsidRDefault="00952467" w:rsidP="006074BD">
      <w:r>
        <w:fldChar w:fldCharType="end"/>
      </w:r>
    </w:p>
    <w:p w14:paraId="7CC2C862" w14:textId="77777777" w:rsidR="00A65CEA" w:rsidRDefault="00A65CEA">
      <w:r>
        <w:br w:type="page"/>
      </w:r>
    </w:p>
    <w:p w14:paraId="3AE16BFC" w14:textId="6DBCA228" w:rsidR="006A0A14" w:rsidRDefault="00A65CEA" w:rsidP="00A65CEA">
      <w:pPr>
        <w:pStyle w:val="Overskrift1"/>
        <w:rPr>
          <w:rFonts w:ascii="MuseoModerno" w:hAnsi="MuseoModerno"/>
        </w:rPr>
      </w:pPr>
      <w:bookmarkStart w:id="7" w:name="_Toc159852574"/>
      <w:r w:rsidRPr="00A65CEA">
        <w:rPr>
          <w:rFonts w:ascii="MuseoModerno" w:hAnsi="MuseoModerno"/>
        </w:rPr>
        <w:lastRenderedPageBreak/>
        <w:t>Bilag</w:t>
      </w:r>
      <w:bookmarkEnd w:id="7"/>
    </w:p>
    <w:p w14:paraId="6B135B8B" w14:textId="387BE5B6" w:rsidR="00A65CEA" w:rsidRPr="00BF0DA5" w:rsidRDefault="00A65CEA" w:rsidP="00BF0DA5">
      <w:pPr>
        <w:pStyle w:val="Overskrift2"/>
        <w:rPr>
          <w:rFonts w:ascii="MuseoModerno" w:hAnsi="MuseoModerno"/>
        </w:rPr>
      </w:pPr>
      <w:bookmarkStart w:id="8" w:name="_Toc159852575"/>
      <w:r w:rsidRPr="00BF0DA5">
        <w:rPr>
          <w:rFonts w:ascii="MuseoModerno" w:hAnsi="MuseoModerno"/>
        </w:rPr>
        <w:t>Bilag 1</w:t>
      </w:r>
      <w:r w:rsidR="000E38A4" w:rsidRPr="00BF0DA5">
        <w:rPr>
          <w:rFonts w:ascii="MuseoModerno" w:hAnsi="MuseoModerno"/>
        </w:rPr>
        <w:t>.1</w:t>
      </w:r>
      <w:r w:rsidR="00BF0DA5">
        <w:rPr>
          <w:rFonts w:ascii="MuseoModerno" w:hAnsi="MuseoModerno"/>
        </w:rPr>
        <w:t xml:space="preserve"> – Link til praktiskopslag fra KnowIt</w:t>
      </w:r>
      <w:bookmarkEnd w:id="8"/>
    </w:p>
    <w:p w14:paraId="2C446DB1" w14:textId="73CECA52" w:rsidR="004A5722" w:rsidRPr="005156C9" w:rsidRDefault="00000000" w:rsidP="00A65CEA">
      <w:pPr>
        <w:rPr>
          <w:rFonts w:ascii="Mukta Vaani" w:hAnsi="Mukta Vaani" w:cs="Mukta Vaani"/>
        </w:rPr>
      </w:pPr>
      <w:hyperlink r:id="rId23" w:history="1">
        <w:r w:rsidR="00F92649" w:rsidRPr="005156C9">
          <w:rPr>
            <w:rStyle w:val="Hyperlink"/>
            <w:rFonts w:ascii="Mukta Vaani" w:hAnsi="Mukta Vaani" w:cs="Mukta Vaani"/>
          </w:rPr>
          <w:t>https://www.knowit.dk/karriere/</w:t>
        </w:r>
      </w:hyperlink>
      <w:r w:rsidR="00F92649" w:rsidRPr="005156C9">
        <w:rPr>
          <w:rFonts w:ascii="Mukta Vaani" w:hAnsi="Mukta Vaani" w:cs="Mukta Vaani"/>
        </w:rPr>
        <w:t xml:space="preserve"> </w:t>
      </w:r>
    </w:p>
    <w:p w14:paraId="68ECB618" w14:textId="128B7F01" w:rsidR="004A5722" w:rsidRPr="00BF0DA5" w:rsidRDefault="004A5722" w:rsidP="00BF0DA5">
      <w:pPr>
        <w:pStyle w:val="Overskrift2"/>
        <w:rPr>
          <w:rFonts w:ascii="MuseoModerno" w:hAnsi="MuseoModerno"/>
        </w:rPr>
      </w:pPr>
      <w:bookmarkStart w:id="9" w:name="_Toc159852576"/>
      <w:r w:rsidRPr="00BF0DA5">
        <w:rPr>
          <w:rFonts w:ascii="MuseoModerno" w:hAnsi="MuseoModerno"/>
        </w:rPr>
        <w:t>Bilag 1.2</w:t>
      </w:r>
      <w:r w:rsidR="004D6F35">
        <w:rPr>
          <w:rFonts w:ascii="MuseoModerno" w:hAnsi="MuseoModerno"/>
        </w:rPr>
        <w:t xml:space="preserve"> – Link til </w:t>
      </w:r>
      <w:r w:rsidR="00072873">
        <w:rPr>
          <w:rFonts w:ascii="MuseoModerno" w:hAnsi="MuseoModerno"/>
        </w:rPr>
        <w:t>praktikopslag fra</w:t>
      </w:r>
      <w:r w:rsidR="003B0F91">
        <w:rPr>
          <w:rFonts w:ascii="MuseoModerno" w:hAnsi="MuseoModerno"/>
        </w:rPr>
        <w:t xml:space="preserve"> </w:t>
      </w:r>
      <w:r w:rsidR="00630860">
        <w:rPr>
          <w:rFonts w:ascii="MuseoModerno" w:hAnsi="MuseoModerno"/>
        </w:rPr>
        <w:t>LEGO</w:t>
      </w:r>
      <w:bookmarkEnd w:id="9"/>
    </w:p>
    <w:p w14:paraId="6F25EE51" w14:textId="735C619B" w:rsidR="004A5722" w:rsidRPr="005156C9" w:rsidRDefault="00000000" w:rsidP="00A65CEA">
      <w:pPr>
        <w:rPr>
          <w:rFonts w:ascii="Mukta Vaani" w:hAnsi="Mukta Vaani" w:cs="Mukta Vaani"/>
        </w:rPr>
      </w:pPr>
      <w:hyperlink r:id="rId24" w:history="1">
        <w:r w:rsidR="004D6F35" w:rsidRPr="005156C9">
          <w:rPr>
            <w:rStyle w:val="Hyperlink"/>
            <w:rFonts w:ascii="Mukta Vaani" w:hAnsi="Mukta Vaani" w:cs="Mukta Vaani"/>
          </w:rPr>
          <w:t>https://www.linkedin.com/jobs/view/3706336016/?eBP=CwEAAAGN5beDZFqXv2K7tHAoxIU1eiTQTc4fz5y_HhmBdu5rBObOHMj15RkHhGnK3DbZGvOn2BtYF-ImJUK3tbwXvb_VB7-p5u8pyWlsYl-pW1SbVBPrT---E8Q2NwW7TjoeCyGc09RytvauI2B_ji1YAcehWZeLYNzn1WSbWpfGPj4nVZQgyJj5P076cEarvroWIncZKjPv-tC2Ot60e6m1pKlPIUbn562JlP7CbVOn501diYoInJmHfz7zsJxmV0Rimep8ZHF-dOxtE6ru9VFB832MtS9bX1SFns1E7QGcvebFtxOgiU53Nsi7XfvcMfTJ_j3Px-0_FfMJ6jeV9UXO6NpNI-sMpiDT3cHM2cPB3vB1OwPeXGYUz0ho78Zijzn8QONzqO0F__vOEwrsq_21yZ7s2mUrdkFk&amp;refId=hixuydEGo%2B%2BWD1Cv28dWbw%3D%3D&amp;trackingId=7E%2B5lp3yUoVW3P8RiD1NIg%3D%3D&amp;trk=flagship3_search_srp_jobs</w:t>
        </w:r>
      </w:hyperlink>
      <w:r w:rsidR="004D6F35" w:rsidRPr="005156C9">
        <w:rPr>
          <w:rFonts w:ascii="Mukta Vaani" w:hAnsi="Mukta Vaani" w:cs="Mukta Vaani"/>
        </w:rPr>
        <w:t xml:space="preserve"> </w:t>
      </w:r>
    </w:p>
    <w:p w14:paraId="0427BC23" w14:textId="14EF51A8" w:rsidR="004A5722" w:rsidRPr="00BF0DA5" w:rsidRDefault="004A5722" w:rsidP="00BF0DA5">
      <w:pPr>
        <w:pStyle w:val="Overskrift2"/>
        <w:rPr>
          <w:rFonts w:ascii="MuseoModerno" w:hAnsi="MuseoModerno"/>
        </w:rPr>
      </w:pPr>
      <w:bookmarkStart w:id="10" w:name="_Toc159852577"/>
      <w:r w:rsidRPr="00BF0DA5">
        <w:rPr>
          <w:rFonts w:ascii="MuseoModerno" w:hAnsi="MuseoModerno"/>
        </w:rPr>
        <w:t>Bilag 1.3</w:t>
      </w:r>
      <w:r w:rsidR="003B0F91">
        <w:rPr>
          <w:rFonts w:ascii="MuseoModerno" w:hAnsi="MuseoModerno"/>
        </w:rPr>
        <w:t xml:space="preserve"> – Link til praktikopslag fra Systematic</w:t>
      </w:r>
      <w:bookmarkEnd w:id="10"/>
    </w:p>
    <w:p w14:paraId="65A62190" w14:textId="0174ED22" w:rsidR="004A5722" w:rsidRPr="005156C9" w:rsidRDefault="00000000" w:rsidP="00A65CEA">
      <w:pPr>
        <w:rPr>
          <w:rFonts w:ascii="Mukta Vaani" w:hAnsi="Mukta Vaani" w:cs="Mukta Vaani"/>
        </w:rPr>
      </w:pPr>
      <w:hyperlink r:id="rId25" w:history="1">
        <w:r w:rsidR="003B0F91" w:rsidRPr="005156C9">
          <w:rPr>
            <w:rStyle w:val="Hyperlink"/>
            <w:rFonts w:ascii="Mukta Vaani" w:hAnsi="Mukta Vaani" w:cs="Mukta Vaani"/>
          </w:rPr>
          <w:t>https://www.linkedin.com/jobs/view/3818118296/?eBP=CwEAAAGN5beDZZ0ANToZY5xZNzhh2r_Ga6ry0PEkGYsgEJ5-iyisN5fg8JbCHdh8aN8WfkMD2QULpmIvrJBoPQUvj0ZWgLVcDpsMECPvmRpy6nds3DZO0beobiL3PecEqDAAxVQhj4ew26PHqLgIyedFl3HdT0aT0MBAb58PlS3fDa90dJG6J_sm8QDaVVew1kBm_FLyrjuEGQZRVnrvk3UBb7hkjXrQtjk67_j1PvMW51drbiLove-oDTTl5oEymCk9sEmt1prkpZvThr_swQRz5lYHJ5B6H3rByT8BhKupwEqCl1zcoA1v1ECi3RTkEXmnjg34YecNBGzEgF0VNU8SHe1lNh1Bg7U1wp92tEeJaqfgrBdtIeRHpStxQHc6mZ7LU-TZbFiA4_iNDHBVy9EoMPVlToCVJ_kR&amp;refId=hixuydEGo%2B%2BWD1Cv28dWbw%3D%3D&amp;trackingId=NVlQ54LKsaueZ7JVHcE%2Fpw%3D%3D&amp;trk=flagship3_search_srp_jobs</w:t>
        </w:r>
      </w:hyperlink>
      <w:r w:rsidR="003B0F91" w:rsidRPr="005156C9">
        <w:rPr>
          <w:rFonts w:ascii="Mukta Vaani" w:hAnsi="Mukta Vaani" w:cs="Mukta Vaani"/>
        </w:rPr>
        <w:t xml:space="preserve"> </w:t>
      </w:r>
    </w:p>
    <w:p w14:paraId="29C0B14E" w14:textId="692C5FDF" w:rsidR="004A5722" w:rsidRDefault="004A5722" w:rsidP="00BF0DA5">
      <w:pPr>
        <w:pStyle w:val="Overskrift2"/>
        <w:rPr>
          <w:rFonts w:ascii="MuseoModerno" w:hAnsi="MuseoModerno"/>
        </w:rPr>
      </w:pPr>
      <w:bookmarkStart w:id="11" w:name="_Toc159852578"/>
      <w:r w:rsidRPr="00BF0DA5">
        <w:rPr>
          <w:rFonts w:ascii="MuseoModerno" w:hAnsi="MuseoModerno"/>
        </w:rPr>
        <w:t>Bilag 2</w:t>
      </w:r>
      <w:r w:rsidR="00072873">
        <w:rPr>
          <w:rFonts w:ascii="MuseoModerno" w:hAnsi="MuseoModerno"/>
        </w:rPr>
        <w:t xml:space="preserve"> – Link til Figma</w:t>
      </w:r>
      <w:bookmarkEnd w:id="11"/>
    </w:p>
    <w:p w14:paraId="686369D2" w14:textId="31CAD9BD" w:rsidR="004A5722" w:rsidRPr="005156C9" w:rsidRDefault="00000000" w:rsidP="00A65CEA">
      <w:pPr>
        <w:rPr>
          <w:rFonts w:ascii="Mukta Vaani" w:hAnsi="Mukta Vaani" w:cs="Mukta Vaani"/>
        </w:rPr>
      </w:pPr>
      <w:hyperlink r:id="rId26" w:history="1">
        <w:r w:rsidR="006D19C4" w:rsidRPr="005156C9">
          <w:rPr>
            <w:rStyle w:val="Hyperlink"/>
            <w:rFonts w:ascii="Mukta Vaani" w:hAnsi="Mukta Vaani" w:cs="Mukta Vaani"/>
          </w:rPr>
          <w:t>https://www.figma.com/file/zIXNnRTWsuqCyEdJVp5Fn3/Portfolio?type=design&amp;node-id=46%3A2&amp;mode=design&amp;t=R00xDBAMHlx2sVBd-1</w:t>
        </w:r>
      </w:hyperlink>
      <w:r w:rsidR="006D19C4" w:rsidRPr="005156C9">
        <w:rPr>
          <w:rFonts w:ascii="Mukta Vaani" w:hAnsi="Mukta Vaani" w:cs="Mukta Vaani"/>
        </w:rPr>
        <w:t xml:space="preserve"> </w:t>
      </w:r>
    </w:p>
    <w:p w14:paraId="410971BA" w14:textId="3CDB4BF6" w:rsidR="004A5722" w:rsidRDefault="004A5722" w:rsidP="00BF0DA5">
      <w:pPr>
        <w:pStyle w:val="Overskrift2"/>
        <w:rPr>
          <w:rFonts w:ascii="MuseoModerno" w:hAnsi="MuseoModerno"/>
        </w:rPr>
      </w:pPr>
      <w:bookmarkStart w:id="12" w:name="_Toc159852579"/>
      <w:r w:rsidRPr="00BF0DA5">
        <w:rPr>
          <w:rFonts w:ascii="MuseoModerno" w:hAnsi="MuseoModerno"/>
        </w:rPr>
        <w:t>Bilag 3</w:t>
      </w:r>
      <w:bookmarkEnd w:id="12"/>
    </w:p>
    <w:p w14:paraId="701600AC" w14:textId="3748D741" w:rsidR="005156C9" w:rsidRPr="005156C9" w:rsidRDefault="005156C9" w:rsidP="005156C9">
      <w:pPr>
        <w:rPr>
          <w:rFonts w:ascii="Mukta Vaani" w:hAnsi="Mukta Vaani" w:cs="Mukta Vaani"/>
        </w:rPr>
      </w:pPr>
      <w:hyperlink r:id="rId27" w:history="1">
        <w:r w:rsidRPr="0045314C">
          <w:rPr>
            <w:rStyle w:val="Hyperlink"/>
            <w:rFonts w:ascii="Mukta Vaani" w:hAnsi="Mukta Vaani" w:cs="Mukta Vaani"/>
          </w:rPr>
          <w:t>https://app.blisk.io/screenrecords/shared/f9eb</w:t>
        </w:r>
        <w:r w:rsidRPr="0045314C">
          <w:rPr>
            <w:rStyle w:val="Hyperlink"/>
            <w:rFonts w:ascii="Mukta Vaani" w:hAnsi="Mukta Vaani" w:cs="Mukta Vaani"/>
          </w:rPr>
          <w:t>d</w:t>
        </w:r>
        <w:r w:rsidRPr="0045314C">
          <w:rPr>
            <w:rStyle w:val="Hyperlink"/>
            <w:rFonts w:ascii="Mukta Vaani" w:hAnsi="Mukta Vaani" w:cs="Mukta Vaani"/>
          </w:rPr>
          <w:t>a05-a527-47ec-a4f9-bd9d707c1bcf</w:t>
        </w:r>
      </w:hyperlink>
      <w:r>
        <w:rPr>
          <w:rFonts w:ascii="Mukta Vaani" w:hAnsi="Mukta Vaani" w:cs="Mukta Vaani"/>
        </w:rPr>
        <w:t xml:space="preserve"> </w:t>
      </w:r>
    </w:p>
    <w:sectPr w:rsidR="005156C9" w:rsidRPr="005156C9" w:rsidSect="001463F9">
      <w:footerReference w:type="default" r:id="rId28"/>
      <w:pgSz w:w="11906" w:h="16838"/>
      <w:pgMar w:top="1701" w:right="1134" w:bottom="1701" w:left="1134"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24E33E" w14:textId="77777777" w:rsidR="001463F9" w:rsidRPr="00C25B48" w:rsidRDefault="001463F9" w:rsidP="00A36B3C">
      <w:pPr>
        <w:spacing w:after="0" w:line="240" w:lineRule="auto"/>
      </w:pPr>
      <w:r w:rsidRPr="00C25B48">
        <w:separator/>
      </w:r>
    </w:p>
  </w:endnote>
  <w:endnote w:type="continuationSeparator" w:id="0">
    <w:p w14:paraId="55BB6DA1" w14:textId="77777777" w:rsidR="001463F9" w:rsidRPr="00C25B48" w:rsidRDefault="001463F9" w:rsidP="00A36B3C">
      <w:pPr>
        <w:spacing w:after="0" w:line="240" w:lineRule="auto"/>
      </w:pPr>
      <w:r w:rsidRPr="00C25B4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ukta Vaani">
    <w:panose1 w:val="020B0000000000000000"/>
    <w:charset w:val="00"/>
    <w:family w:val="swiss"/>
    <w:pitch w:val="variable"/>
    <w:sig w:usb0="A004002F" w:usb1="4000204B" w:usb2="00000000" w:usb3="00000000" w:csb0="00000093" w:csb1="00000000"/>
  </w:font>
  <w:font w:name="MuseoModerno">
    <w:panose1 w:val="00000000000000000000"/>
    <w:charset w:val="00"/>
    <w:family w:val="auto"/>
    <w:pitch w:val="variable"/>
    <w:sig w:usb0="A000004F" w:usb1="00000013" w:usb2="00000000" w:usb3="00000000" w:csb0="00000193" w:csb1="00000000"/>
  </w:font>
  <w:font w:name="Minhandskrift">
    <w:altName w:val="Calibri"/>
    <w:charset w:val="00"/>
    <w:family w:val="auto"/>
    <w:pitch w:val="variable"/>
    <w:sig w:usb0="00000007" w:usb1="00000000" w:usb2="00000000" w:usb3="00000000" w:csb0="00000003"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164818"/>
      <w:docPartObj>
        <w:docPartGallery w:val="Page Numbers (Bottom of Page)"/>
        <w:docPartUnique/>
      </w:docPartObj>
    </w:sdtPr>
    <w:sdtContent>
      <w:sdt>
        <w:sdtPr>
          <w:id w:val="-1769616900"/>
          <w:docPartObj>
            <w:docPartGallery w:val="Page Numbers (Top of Page)"/>
            <w:docPartUnique/>
          </w:docPartObj>
        </w:sdtPr>
        <w:sdtContent>
          <w:p w14:paraId="62D08DB7" w14:textId="370CBAE6" w:rsidR="006074BD" w:rsidRDefault="006074BD">
            <w:pPr>
              <w:pStyle w:val="Sidefod"/>
              <w:jc w:val="right"/>
            </w:pPr>
            <w:r>
              <w:t xml:space="preserve">Side </w:t>
            </w:r>
            <w:r>
              <w:rPr>
                <w:b/>
                <w:bCs/>
                <w:sz w:val="24"/>
                <w:szCs w:val="24"/>
              </w:rPr>
              <w:fldChar w:fldCharType="begin"/>
            </w:r>
            <w:r>
              <w:rPr>
                <w:b/>
                <w:bCs/>
              </w:rPr>
              <w:instrText>PAGE</w:instrText>
            </w:r>
            <w:r>
              <w:rPr>
                <w:b/>
                <w:bCs/>
                <w:sz w:val="24"/>
                <w:szCs w:val="24"/>
              </w:rPr>
              <w:fldChar w:fldCharType="separate"/>
            </w:r>
            <w:r>
              <w:rPr>
                <w:b/>
                <w:bCs/>
              </w:rPr>
              <w:t>2</w:t>
            </w:r>
            <w:r>
              <w:rPr>
                <w:b/>
                <w:bCs/>
                <w:sz w:val="24"/>
                <w:szCs w:val="24"/>
              </w:rPr>
              <w:fldChar w:fldCharType="end"/>
            </w:r>
            <w:r>
              <w:t xml:space="preserve"> af </w:t>
            </w:r>
            <w:r>
              <w:rPr>
                <w:b/>
                <w:bCs/>
                <w:sz w:val="24"/>
                <w:szCs w:val="24"/>
              </w:rPr>
              <w:fldChar w:fldCharType="begin"/>
            </w:r>
            <w:r>
              <w:rPr>
                <w:b/>
                <w:bCs/>
              </w:rPr>
              <w:instrText>NUMPAGES</w:instrText>
            </w:r>
            <w:r>
              <w:rPr>
                <w:b/>
                <w:bCs/>
                <w:sz w:val="24"/>
                <w:szCs w:val="24"/>
              </w:rPr>
              <w:fldChar w:fldCharType="separate"/>
            </w:r>
            <w:r>
              <w:rPr>
                <w:b/>
                <w:bCs/>
              </w:rPr>
              <w:t>2</w:t>
            </w:r>
            <w:r>
              <w:rPr>
                <w:b/>
                <w:bCs/>
                <w:sz w:val="24"/>
                <w:szCs w:val="24"/>
              </w:rPr>
              <w:fldChar w:fldCharType="end"/>
            </w:r>
          </w:p>
        </w:sdtContent>
      </w:sdt>
    </w:sdtContent>
  </w:sdt>
  <w:p w14:paraId="77594A0E" w14:textId="77777777" w:rsidR="006074BD" w:rsidRDefault="006074BD">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FB8BF0" w14:textId="77777777" w:rsidR="001463F9" w:rsidRPr="00C25B48" w:rsidRDefault="001463F9" w:rsidP="00A36B3C">
      <w:pPr>
        <w:spacing w:after="0" w:line="240" w:lineRule="auto"/>
      </w:pPr>
      <w:r w:rsidRPr="00C25B48">
        <w:separator/>
      </w:r>
    </w:p>
  </w:footnote>
  <w:footnote w:type="continuationSeparator" w:id="0">
    <w:p w14:paraId="6579C18E" w14:textId="77777777" w:rsidR="001463F9" w:rsidRPr="00C25B48" w:rsidRDefault="001463F9" w:rsidP="00A36B3C">
      <w:pPr>
        <w:spacing w:after="0" w:line="240" w:lineRule="auto"/>
      </w:pPr>
      <w:r w:rsidRPr="00C25B48">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32C1"/>
    <w:rsid w:val="00014B8B"/>
    <w:rsid w:val="0001574F"/>
    <w:rsid w:val="000234B6"/>
    <w:rsid w:val="00027132"/>
    <w:rsid w:val="00036230"/>
    <w:rsid w:val="00064B61"/>
    <w:rsid w:val="00072873"/>
    <w:rsid w:val="00080B40"/>
    <w:rsid w:val="00091EB6"/>
    <w:rsid w:val="000A0A63"/>
    <w:rsid w:val="000A18EB"/>
    <w:rsid w:val="000C4438"/>
    <w:rsid w:val="000C759A"/>
    <w:rsid w:val="000D6BE6"/>
    <w:rsid w:val="000E30E5"/>
    <w:rsid w:val="000E38A4"/>
    <w:rsid w:val="000F2AE1"/>
    <w:rsid w:val="00100DB0"/>
    <w:rsid w:val="00106333"/>
    <w:rsid w:val="00141C34"/>
    <w:rsid w:val="001437CF"/>
    <w:rsid w:val="00144AFC"/>
    <w:rsid w:val="001463F9"/>
    <w:rsid w:val="00157F49"/>
    <w:rsid w:val="00162ECF"/>
    <w:rsid w:val="00172482"/>
    <w:rsid w:val="001748DB"/>
    <w:rsid w:val="0017753C"/>
    <w:rsid w:val="001929AF"/>
    <w:rsid w:val="001A3AE3"/>
    <w:rsid w:val="001A4D0B"/>
    <w:rsid w:val="001A53E6"/>
    <w:rsid w:val="001B25FB"/>
    <w:rsid w:val="001C19F0"/>
    <w:rsid w:val="001D1965"/>
    <w:rsid w:val="001F3DDB"/>
    <w:rsid w:val="001F716E"/>
    <w:rsid w:val="001F7EC4"/>
    <w:rsid w:val="00215E08"/>
    <w:rsid w:val="00221D9C"/>
    <w:rsid w:val="00225EC3"/>
    <w:rsid w:val="00231115"/>
    <w:rsid w:val="0023425C"/>
    <w:rsid w:val="00235FD4"/>
    <w:rsid w:val="00282479"/>
    <w:rsid w:val="00292B33"/>
    <w:rsid w:val="00296DEB"/>
    <w:rsid w:val="002A4294"/>
    <w:rsid w:val="002B06A9"/>
    <w:rsid w:val="002C107E"/>
    <w:rsid w:val="002C1154"/>
    <w:rsid w:val="002E4076"/>
    <w:rsid w:val="003027D1"/>
    <w:rsid w:val="00306B8A"/>
    <w:rsid w:val="00312473"/>
    <w:rsid w:val="00325BEB"/>
    <w:rsid w:val="003277A1"/>
    <w:rsid w:val="00354517"/>
    <w:rsid w:val="0035639C"/>
    <w:rsid w:val="00356C4F"/>
    <w:rsid w:val="00376753"/>
    <w:rsid w:val="003770F4"/>
    <w:rsid w:val="00383193"/>
    <w:rsid w:val="00396A4D"/>
    <w:rsid w:val="0039787D"/>
    <w:rsid w:val="003A71EA"/>
    <w:rsid w:val="003B0F91"/>
    <w:rsid w:val="003B2BD7"/>
    <w:rsid w:val="003D6C8D"/>
    <w:rsid w:val="003E72C8"/>
    <w:rsid w:val="004204B8"/>
    <w:rsid w:val="00435D9F"/>
    <w:rsid w:val="00436F49"/>
    <w:rsid w:val="0045200D"/>
    <w:rsid w:val="00453D13"/>
    <w:rsid w:val="00482360"/>
    <w:rsid w:val="00484EBD"/>
    <w:rsid w:val="00486B22"/>
    <w:rsid w:val="004A5722"/>
    <w:rsid w:val="004A5F34"/>
    <w:rsid w:val="004D0AAB"/>
    <w:rsid w:val="004D40E9"/>
    <w:rsid w:val="004D6F35"/>
    <w:rsid w:val="004E1148"/>
    <w:rsid w:val="004E187F"/>
    <w:rsid w:val="004E2B25"/>
    <w:rsid w:val="004F1419"/>
    <w:rsid w:val="00505CE5"/>
    <w:rsid w:val="005156C9"/>
    <w:rsid w:val="00522747"/>
    <w:rsid w:val="00527B5E"/>
    <w:rsid w:val="00536FE0"/>
    <w:rsid w:val="00541FD8"/>
    <w:rsid w:val="00543063"/>
    <w:rsid w:val="00551E25"/>
    <w:rsid w:val="00557BE4"/>
    <w:rsid w:val="00563989"/>
    <w:rsid w:val="00567FF6"/>
    <w:rsid w:val="00587F35"/>
    <w:rsid w:val="005E32D5"/>
    <w:rsid w:val="005F73D7"/>
    <w:rsid w:val="006074BD"/>
    <w:rsid w:val="00621242"/>
    <w:rsid w:val="00630860"/>
    <w:rsid w:val="00631954"/>
    <w:rsid w:val="00637AB0"/>
    <w:rsid w:val="00640C05"/>
    <w:rsid w:val="00643852"/>
    <w:rsid w:val="00647DFE"/>
    <w:rsid w:val="0065389A"/>
    <w:rsid w:val="00661D6B"/>
    <w:rsid w:val="00680172"/>
    <w:rsid w:val="0069537C"/>
    <w:rsid w:val="006A0A14"/>
    <w:rsid w:val="006A2BE4"/>
    <w:rsid w:val="006A368B"/>
    <w:rsid w:val="006C0FFA"/>
    <w:rsid w:val="006D19C4"/>
    <w:rsid w:val="006D23B1"/>
    <w:rsid w:val="006E140E"/>
    <w:rsid w:val="00702212"/>
    <w:rsid w:val="0070795A"/>
    <w:rsid w:val="00721E45"/>
    <w:rsid w:val="00724DB6"/>
    <w:rsid w:val="007426C8"/>
    <w:rsid w:val="007450CB"/>
    <w:rsid w:val="00745B61"/>
    <w:rsid w:val="007502D0"/>
    <w:rsid w:val="0075100A"/>
    <w:rsid w:val="00755DFA"/>
    <w:rsid w:val="00762542"/>
    <w:rsid w:val="0077076D"/>
    <w:rsid w:val="007732C1"/>
    <w:rsid w:val="00786258"/>
    <w:rsid w:val="00787D27"/>
    <w:rsid w:val="00792B5F"/>
    <w:rsid w:val="007965C6"/>
    <w:rsid w:val="007C6AC2"/>
    <w:rsid w:val="007D5E5C"/>
    <w:rsid w:val="007F75FA"/>
    <w:rsid w:val="00823C2C"/>
    <w:rsid w:val="0082766C"/>
    <w:rsid w:val="008313B5"/>
    <w:rsid w:val="008423CD"/>
    <w:rsid w:val="00844F2F"/>
    <w:rsid w:val="00847EB0"/>
    <w:rsid w:val="0085382B"/>
    <w:rsid w:val="008736A7"/>
    <w:rsid w:val="00876CB5"/>
    <w:rsid w:val="00895AF6"/>
    <w:rsid w:val="008A6ADF"/>
    <w:rsid w:val="008D55CE"/>
    <w:rsid w:val="008D6FA8"/>
    <w:rsid w:val="008F2925"/>
    <w:rsid w:val="008F45B8"/>
    <w:rsid w:val="009072D8"/>
    <w:rsid w:val="009211BB"/>
    <w:rsid w:val="00952467"/>
    <w:rsid w:val="009621B3"/>
    <w:rsid w:val="00963E96"/>
    <w:rsid w:val="0096701A"/>
    <w:rsid w:val="00973C2F"/>
    <w:rsid w:val="00982DA4"/>
    <w:rsid w:val="009A3966"/>
    <w:rsid w:val="009A74E2"/>
    <w:rsid w:val="009B3579"/>
    <w:rsid w:val="009B3E31"/>
    <w:rsid w:val="009B7707"/>
    <w:rsid w:val="009C0C78"/>
    <w:rsid w:val="009C1A6B"/>
    <w:rsid w:val="009D3E43"/>
    <w:rsid w:val="009E0323"/>
    <w:rsid w:val="009F02E0"/>
    <w:rsid w:val="00A03188"/>
    <w:rsid w:val="00A0568F"/>
    <w:rsid w:val="00A12A2A"/>
    <w:rsid w:val="00A17DC2"/>
    <w:rsid w:val="00A27AFF"/>
    <w:rsid w:val="00A33EC1"/>
    <w:rsid w:val="00A36B3C"/>
    <w:rsid w:val="00A60549"/>
    <w:rsid w:val="00A62F43"/>
    <w:rsid w:val="00A6495D"/>
    <w:rsid w:val="00A65CEA"/>
    <w:rsid w:val="00A707BC"/>
    <w:rsid w:val="00A76A51"/>
    <w:rsid w:val="00A92F2B"/>
    <w:rsid w:val="00A93125"/>
    <w:rsid w:val="00AA1409"/>
    <w:rsid w:val="00AA2737"/>
    <w:rsid w:val="00AA29C2"/>
    <w:rsid w:val="00AA3DCE"/>
    <w:rsid w:val="00AA68E7"/>
    <w:rsid w:val="00AB6D2D"/>
    <w:rsid w:val="00AE2E66"/>
    <w:rsid w:val="00AF19BF"/>
    <w:rsid w:val="00AF6B2F"/>
    <w:rsid w:val="00B037E2"/>
    <w:rsid w:val="00B049E8"/>
    <w:rsid w:val="00B05378"/>
    <w:rsid w:val="00B17A2E"/>
    <w:rsid w:val="00B21AAF"/>
    <w:rsid w:val="00B26677"/>
    <w:rsid w:val="00B44A3F"/>
    <w:rsid w:val="00B53378"/>
    <w:rsid w:val="00B74F37"/>
    <w:rsid w:val="00B818DA"/>
    <w:rsid w:val="00B876F8"/>
    <w:rsid w:val="00B9368C"/>
    <w:rsid w:val="00BB507E"/>
    <w:rsid w:val="00BB6032"/>
    <w:rsid w:val="00BB756E"/>
    <w:rsid w:val="00BB7F01"/>
    <w:rsid w:val="00BC1415"/>
    <w:rsid w:val="00BD5219"/>
    <w:rsid w:val="00BF0DA5"/>
    <w:rsid w:val="00BF5450"/>
    <w:rsid w:val="00C155B0"/>
    <w:rsid w:val="00C25B48"/>
    <w:rsid w:val="00C436A4"/>
    <w:rsid w:val="00C53CF3"/>
    <w:rsid w:val="00C56568"/>
    <w:rsid w:val="00C650B9"/>
    <w:rsid w:val="00C74373"/>
    <w:rsid w:val="00C80270"/>
    <w:rsid w:val="00C82075"/>
    <w:rsid w:val="00C82AF0"/>
    <w:rsid w:val="00C921A2"/>
    <w:rsid w:val="00C95B39"/>
    <w:rsid w:val="00C97145"/>
    <w:rsid w:val="00CA65D2"/>
    <w:rsid w:val="00CB13B6"/>
    <w:rsid w:val="00CB1559"/>
    <w:rsid w:val="00CB3E69"/>
    <w:rsid w:val="00CB64EE"/>
    <w:rsid w:val="00CB72BE"/>
    <w:rsid w:val="00CC6267"/>
    <w:rsid w:val="00D04976"/>
    <w:rsid w:val="00D07A34"/>
    <w:rsid w:val="00D17B81"/>
    <w:rsid w:val="00D31C45"/>
    <w:rsid w:val="00D35E3A"/>
    <w:rsid w:val="00D35F95"/>
    <w:rsid w:val="00D362CB"/>
    <w:rsid w:val="00D529C1"/>
    <w:rsid w:val="00D779D1"/>
    <w:rsid w:val="00D8018D"/>
    <w:rsid w:val="00D83F0F"/>
    <w:rsid w:val="00D9477A"/>
    <w:rsid w:val="00DA4769"/>
    <w:rsid w:val="00DB1AA9"/>
    <w:rsid w:val="00DB5C2A"/>
    <w:rsid w:val="00DC0D58"/>
    <w:rsid w:val="00DC6ADB"/>
    <w:rsid w:val="00DE059E"/>
    <w:rsid w:val="00DF1D31"/>
    <w:rsid w:val="00E1036E"/>
    <w:rsid w:val="00E129B3"/>
    <w:rsid w:val="00E15EA5"/>
    <w:rsid w:val="00E1671B"/>
    <w:rsid w:val="00E20867"/>
    <w:rsid w:val="00E211BF"/>
    <w:rsid w:val="00E2157C"/>
    <w:rsid w:val="00E2459B"/>
    <w:rsid w:val="00E270D9"/>
    <w:rsid w:val="00E3729B"/>
    <w:rsid w:val="00E45253"/>
    <w:rsid w:val="00E47DCA"/>
    <w:rsid w:val="00E516AC"/>
    <w:rsid w:val="00E611E4"/>
    <w:rsid w:val="00E71A00"/>
    <w:rsid w:val="00E82C47"/>
    <w:rsid w:val="00E836B4"/>
    <w:rsid w:val="00E93763"/>
    <w:rsid w:val="00EA3024"/>
    <w:rsid w:val="00EA3434"/>
    <w:rsid w:val="00EC5AA6"/>
    <w:rsid w:val="00EE142D"/>
    <w:rsid w:val="00EE6170"/>
    <w:rsid w:val="00F102DF"/>
    <w:rsid w:val="00F15469"/>
    <w:rsid w:val="00F2332B"/>
    <w:rsid w:val="00F2346B"/>
    <w:rsid w:val="00F259D8"/>
    <w:rsid w:val="00F276C5"/>
    <w:rsid w:val="00F4514E"/>
    <w:rsid w:val="00F478B5"/>
    <w:rsid w:val="00F60027"/>
    <w:rsid w:val="00F64276"/>
    <w:rsid w:val="00F85385"/>
    <w:rsid w:val="00F92143"/>
    <w:rsid w:val="00F92649"/>
    <w:rsid w:val="00FA309C"/>
    <w:rsid w:val="00FB4203"/>
    <w:rsid w:val="00FB6F8B"/>
    <w:rsid w:val="00FC3FA7"/>
    <w:rsid w:val="00FC40C5"/>
    <w:rsid w:val="00FD0BBF"/>
    <w:rsid w:val="00FD1D5F"/>
    <w:rsid w:val="00FE05A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C68055"/>
  <w15:chartTrackingRefBased/>
  <w15:docId w15:val="{848C356D-C02B-4449-A806-D01B4FCCD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7732C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A62F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7732C1"/>
    <w:rPr>
      <w:rFonts w:asciiTheme="majorHAnsi" w:eastAsiaTheme="majorEastAsia" w:hAnsiTheme="majorHAnsi" w:cstheme="majorBidi"/>
      <w:color w:val="2F5496" w:themeColor="accent1" w:themeShade="BF"/>
      <w:sz w:val="32"/>
      <w:szCs w:val="32"/>
    </w:rPr>
  </w:style>
  <w:style w:type="character" w:customStyle="1" w:styleId="Overskrift2Tegn">
    <w:name w:val="Overskrift 2 Tegn"/>
    <w:basedOn w:val="Standardskrifttypeiafsnit"/>
    <w:link w:val="Overskrift2"/>
    <w:uiPriority w:val="9"/>
    <w:rsid w:val="00A62F43"/>
    <w:rPr>
      <w:rFonts w:asciiTheme="majorHAnsi" w:eastAsiaTheme="majorEastAsia" w:hAnsiTheme="majorHAnsi" w:cstheme="majorBidi"/>
      <w:color w:val="2F5496" w:themeColor="accent1" w:themeShade="BF"/>
      <w:sz w:val="26"/>
      <w:szCs w:val="26"/>
    </w:rPr>
  </w:style>
  <w:style w:type="paragraph" w:styleId="Ingenafstand">
    <w:name w:val="No Spacing"/>
    <w:link w:val="IngenafstandTegn"/>
    <w:uiPriority w:val="1"/>
    <w:qFormat/>
    <w:rsid w:val="009072D8"/>
    <w:pPr>
      <w:spacing w:after="0" w:line="240" w:lineRule="auto"/>
    </w:pPr>
    <w:rPr>
      <w:rFonts w:eastAsiaTheme="minorEastAsia"/>
      <w:lang w:eastAsia="da-DK"/>
    </w:rPr>
  </w:style>
  <w:style w:type="character" w:customStyle="1" w:styleId="IngenafstandTegn">
    <w:name w:val="Ingen afstand Tegn"/>
    <w:basedOn w:val="Standardskrifttypeiafsnit"/>
    <w:link w:val="Ingenafstand"/>
    <w:uiPriority w:val="1"/>
    <w:rsid w:val="009072D8"/>
    <w:rPr>
      <w:rFonts w:eastAsiaTheme="minorEastAsia"/>
      <w:lang w:eastAsia="da-DK"/>
    </w:rPr>
  </w:style>
  <w:style w:type="character" w:styleId="Kommentarhenvisning">
    <w:name w:val="annotation reference"/>
    <w:basedOn w:val="Standardskrifttypeiafsnit"/>
    <w:uiPriority w:val="99"/>
    <w:semiHidden/>
    <w:unhideWhenUsed/>
    <w:rsid w:val="00647DFE"/>
    <w:rPr>
      <w:sz w:val="16"/>
      <w:szCs w:val="16"/>
    </w:rPr>
  </w:style>
  <w:style w:type="paragraph" w:styleId="Kommentartekst">
    <w:name w:val="annotation text"/>
    <w:basedOn w:val="Normal"/>
    <w:link w:val="KommentartekstTegn"/>
    <w:uiPriority w:val="99"/>
    <w:unhideWhenUsed/>
    <w:rsid w:val="00647DFE"/>
    <w:pPr>
      <w:spacing w:line="240" w:lineRule="auto"/>
    </w:pPr>
    <w:rPr>
      <w:sz w:val="20"/>
      <w:szCs w:val="20"/>
    </w:rPr>
  </w:style>
  <w:style w:type="character" w:customStyle="1" w:styleId="KommentartekstTegn">
    <w:name w:val="Kommentartekst Tegn"/>
    <w:basedOn w:val="Standardskrifttypeiafsnit"/>
    <w:link w:val="Kommentartekst"/>
    <w:uiPriority w:val="99"/>
    <w:rsid w:val="00647DFE"/>
    <w:rPr>
      <w:sz w:val="20"/>
      <w:szCs w:val="20"/>
    </w:rPr>
  </w:style>
  <w:style w:type="paragraph" w:styleId="Kommentaremne">
    <w:name w:val="annotation subject"/>
    <w:basedOn w:val="Kommentartekst"/>
    <w:next w:val="Kommentartekst"/>
    <w:link w:val="KommentaremneTegn"/>
    <w:uiPriority w:val="99"/>
    <w:semiHidden/>
    <w:unhideWhenUsed/>
    <w:rsid w:val="00647DFE"/>
    <w:rPr>
      <w:b/>
      <w:bCs/>
    </w:rPr>
  </w:style>
  <w:style w:type="character" w:customStyle="1" w:styleId="KommentaremneTegn">
    <w:name w:val="Kommentaremne Tegn"/>
    <w:basedOn w:val="KommentartekstTegn"/>
    <w:link w:val="Kommentaremne"/>
    <w:uiPriority w:val="99"/>
    <w:semiHidden/>
    <w:rsid w:val="00647DFE"/>
    <w:rPr>
      <w:b/>
      <w:bCs/>
      <w:sz w:val="20"/>
      <w:szCs w:val="20"/>
    </w:rPr>
  </w:style>
  <w:style w:type="character" w:styleId="Hyperlink">
    <w:name w:val="Hyperlink"/>
    <w:basedOn w:val="Standardskrifttypeiafsnit"/>
    <w:uiPriority w:val="99"/>
    <w:unhideWhenUsed/>
    <w:rsid w:val="00647DFE"/>
    <w:rPr>
      <w:color w:val="0563C1" w:themeColor="hyperlink"/>
      <w:u w:val="single"/>
    </w:rPr>
  </w:style>
  <w:style w:type="character" w:styleId="Ulstomtale">
    <w:name w:val="Unresolved Mention"/>
    <w:basedOn w:val="Standardskrifttypeiafsnit"/>
    <w:uiPriority w:val="99"/>
    <w:semiHidden/>
    <w:unhideWhenUsed/>
    <w:rsid w:val="00647DFE"/>
    <w:rPr>
      <w:color w:val="605E5C"/>
      <w:shd w:val="clear" w:color="auto" w:fill="E1DFDD"/>
    </w:rPr>
  </w:style>
  <w:style w:type="paragraph" w:styleId="Billedtekst">
    <w:name w:val="caption"/>
    <w:basedOn w:val="Normal"/>
    <w:next w:val="Normal"/>
    <w:uiPriority w:val="35"/>
    <w:unhideWhenUsed/>
    <w:qFormat/>
    <w:rsid w:val="00453D13"/>
    <w:pPr>
      <w:spacing w:after="200" w:line="240" w:lineRule="auto"/>
    </w:pPr>
    <w:rPr>
      <w:i/>
      <w:iCs/>
      <w:color w:val="44546A" w:themeColor="text2"/>
      <w:sz w:val="18"/>
      <w:szCs w:val="18"/>
    </w:rPr>
  </w:style>
  <w:style w:type="table" w:styleId="Tabel-Gitter">
    <w:name w:val="Table Grid"/>
    <w:basedOn w:val="Tabel-Normal"/>
    <w:uiPriority w:val="39"/>
    <w:rsid w:val="008F29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A36B3C"/>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A36B3C"/>
  </w:style>
  <w:style w:type="paragraph" w:styleId="Sidefod">
    <w:name w:val="footer"/>
    <w:basedOn w:val="Normal"/>
    <w:link w:val="SidefodTegn"/>
    <w:uiPriority w:val="99"/>
    <w:unhideWhenUsed/>
    <w:rsid w:val="00A36B3C"/>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A36B3C"/>
  </w:style>
  <w:style w:type="paragraph" w:styleId="Overskrift">
    <w:name w:val="TOC Heading"/>
    <w:basedOn w:val="Overskrift1"/>
    <w:next w:val="Normal"/>
    <w:uiPriority w:val="39"/>
    <w:unhideWhenUsed/>
    <w:qFormat/>
    <w:rsid w:val="00296DEB"/>
    <w:pPr>
      <w:outlineLvl w:val="9"/>
    </w:pPr>
    <w:rPr>
      <w:lang w:eastAsia="da-DK"/>
    </w:rPr>
  </w:style>
  <w:style w:type="paragraph" w:styleId="Indholdsfortegnelse1">
    <w:name w:val="toc 1"/>
    <w:basedOn w:val="Normal"/>
    <w:next w:val="Normal"/>
    <w:autoRedefine/>
    <w:uiPriority w:val="39"/>
    <w:unhideWhenUsed/>
    <w:rsid w:val="00296DEB"/>
    <w:pPr>
      <w:spacing w:after="100"/>
    </w:pPr>
  </w:style>
  <w:style w:type="paragraph" w:styleId="Bibliografi">
    <w:name w:val="Bibliography"/>
    <w:basedOn w:val="Normal"/>
    <w:next w:val="Normal"/>
    <w:uiPriority w:val="37"/>
    <w:unhideWhenUsed/>
    <w:rsid w:val="00952467"/>
    <w:pPr>
      <w:spacing w:after="240" w:line="240" w:lineRule="auto"/>
    </w:pPr>
  </w:style>
  <w:style w:type="paragraph" w:styleId="Indholdsfortegnelse2">
    <w:name w:val="toc 2"/>
    <w:basedOn w:val="Normal"/>
    <w:next w:val="Normal"/>
    <w:autoRedefine/>
    <w:uiPriority w:val="39"/>
    <w:unhideWhenUsed/>
    <w:rsid w:val="00543063"/>
    <w:pPr>
      <w:spacing w:after="100"/>
      <w:ind w:left="220"/>
    </w:pPr>
  </w:style>
  <w:style w:type="character" w:styleId="BesgtLink">
    <w:name w:val="FollowedHyperlink"/>
    <w:basedOn w:val="Standardskrifttypeiafsnit"/>
    <w:uiPriority w:val="99"/>
    <w:semiHidden/>
    <w:unhideWhenUsed/>
    <w:rsid w:val="005156C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095577">
      <w:bodyDiv w:val="1"/>
      <w:marLeft w:val="0"/>
      <w:marRight w:val="0"/>
      <w:marTop w:val="0"/>
      <w:marBottom w:val="0"/>
      <w:divBdr>
        <w:top w:val="none" w:sz="0" w:space="0" w:color="auto"/>
        <w:left w:val="none" w:sz="0" w:space="0" w:color="auto"/>
        <w:bottom w:val="none" w:sz="0" w:space="0" w:color="auto"/>
        <w:right w:val="none" w:sz="0" w:space="0" w:color="auto"/>
      </w:divBdr>
      <w:divsChild>
        <w:div w:id="1634745906">
          <w:marLeft w:val="0"/>
          <w:marRight w:val="0"/>
          <w:marTop w:val="0"/>
          <w:marBottom w:val="0"/>
          <w:divBdr>
            <w:top w:val="single" w:sz="2" w:space="0" w:color="E3E3E3"/>
            <w:left w:val="single" w:sz="2" w:space="0" w:color="E3E3E3"/>
            <w:bottom w:val="single" w:sz="2" w:space="0" w:color="E3E3E3"/>
            <w:right w:val="single" w:sz="2" w:space="0" w:color="E3E3E3"/>
          </w:divBdr>
          <w:divsChild>
            <w:div w:id="630789364">
              <w:marLeft w:val="0"/>
              <w:marRight w:val="0"/>
              <w:marTop w:val="100"/>
              <w:marBottom w:val="100"/>
              <w:divBdr>
                <w:top w:val="single" w:sz="2" w:space="0" w:color="E3E3E3"/>
                <w:left w:val="single" w:sz="2" w:space="0" w:color="E3E3E3"/>
                <w:bottom w:val="single" w:sz="2" w:space="0" w:color="E3E3E3"/>
                <w:right w:val="single" w:sz="2" w:space="0" w:color="E3E3E3"/>
              </w:divBdr>
              <w:divsChild>
                <w:div w:id="1841771184">
                  <w:marLeft w:val="0"/>
                  <w:marRight w:val="0"/>
                  <w:marTop w:val="0"/>
                  <w:marBottom w:val="0"/>
                  <w:divBdr>
                    <w:top w:val="single" w:sz="2" w:space="0" w:color="E3E3E3"/>
                    <w:left w:val="single" w:sz="2" w:space="0" w:color="E3E3E3"/>
                    <w:bottom w:val="single" w:sz="2" w:space="0" w:color="E3E3E3"/>
                    <w:right w:val="single" w:sz="2" w:space="0" w:color="E3E3E3"/>
                  </w:divBdr>
                  <w:divsChild>
                    <w:div w:id="1996952163">
                      <w:marLeft w:val="0"/>
                      <w:marRight w:val="0"/>
                      <w:marTop w:val="0"/>
                      <w:marBottom w:val="0"/>
                      <w:divBdr>
                        <w:top w:val="single" w:sz="2" w:space="0" w:color="E3E3E3"/>
                        <w:left w:val="single" w:sz="2" w:space="0" w:color="E3E3E3"/>
                        <w:bottom w:val="single" w:sz="2" w:space="0" w:color="E3E3E3"/>
                        <w:right w:val="single" w:sz="2" w:space="0" w:color="E3E3E3"/>
                      </w:divBdr>
                      <w:divsChild>
                        <w:div w:id="1170297518">
                          <w:marLeft w:val="0"/>
                          <w:marRight w:val="0"/>
                          <w:marTop w:val="0"/>
                          <w:marBottom w:val="0"/>
                          <w:divBdr>
                            <w:top w:val="single" w:sz="2" w:space="0" w:color="E3E3E3"/>
                            <w:left w:val="single" w:sz="2" w:space="0" w:color="E3E3E3"/>
                            <w:bottom w:val="single" w:sz="2" w:space="0" w:color="E3E3E3"/>
                            <w:right w:val="single" w:sz="2" w:space="0" w:color="E3E3E3"/>
                          </w:divBdr>
                          <w:divsChild>
                            <w:div w:id="2129465097">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488599082">
                          <w:marLeft w:val="0"/>
                          <w:marRight w:val="0"/>
                          <w:marTop w:val="0"/>
                          <w:marBottom w:val="0"/>
                          <w:divBdr>
                            <w:top w:val="single" w:sz="2" w:space="0" w:color="E3E3E3"/>
                            <w:left w:val="single" w:sz="2" w:space="0" w:color="E3E3E3"/>
                            <w:bottom w:val="single" w:sz="2" w:space="0" w:color="E3E3E3"/>
                            <w:right w:val="single" w:sz="2" w:space="0" w:color="E3E3E3"/>
                          </w:divBdr>
                          <w:divsChild>
                            <w:div w:id="401603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xeniadesigns.dk/" TargetMode="External"/><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hyperlink" Target="https://www.figma.com/file/zIXNnRTWsuqCyEdJVp5Fn3/Portfolio?type=design&amp;node-id=46%3A2&amp;mode=design&amp;t=R00xDBAMHlx2sVBd-1" TargetMode="External"/><Relationship Id="rId3" Type="http://schemas.openxmlformats.org/officeDocument/2006/relationships/settings" Target="settings.xml"/><Relationship Id="rId21" Type="http://schemas.openxmlformats.org/officeDocument/2006/relationships/image" Target="media/image11.jpeg"/><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www.linkedin.com/jobs/view/3818118296/?eBP=CwEAAAGN5beDZZ0ANToZY5xZNzhh2r_Ga6ry0PEkGYsgEJ5-iyisN5fg8JbCHdh8aN8WfkMD2QULpmIvrJBoPQUvj0ZWgLVcDpsMECPvmRpy6nds3DZO0beobiL3PecEqDAAxVQhj4ew26PHqLgIyedFl3HdT0aT0MBAb58PlS3fDa90dJG6J_sm8QDaVVew1kBm_FLyrjuEGQZRVnrvk3UBb7hkjXrQtjk67_j1PvMW51drbiLove-oDTTl5oEymCk9sEmt1prkpZvThr_swQRz5lYHJ5B6H3rByT8BhKupwEqCl1zcoA1v1ECi3RTkEXmnjg34YecNBGzEgF0VNU8SHe1lNh1Bg7U1wp92tEeJaqfgrBdtIeRHpStxQHc6mZ7LU-TZbFiA4_iNDHBVy9EoMPVlToCVJ_kR&amp;refId=hixuydEGo%2B%2BWD1Cv28dWbw%3D%3D&amp;trackingId=NVlQ54LKsaueZ7JVHcE%2Fpw%3D%3D&amp;trk=flagship3_search_srp_jobs" TargetMode="External"/><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loom.com/share/03495bb0c6814e1daf2666a0d1f1fe94?src=composer" TargetMode="External"/><Relationship Id="rId24" Type="http://schemas.openxmlformats.org/officeDocument/2006/relationships/hyperlink" Target="https://www.linkedin.com/jobs/view/3706336016/?eBP=CwEAAAGN5beDZFqXv2K7tHAoxIU1eiTQTc4fz5y_HhmBdu5rBObOHMj15RkHhGnK3DbZGvOn2BtYF-ImJUK3tbwXvb_VB7-p5u8pyWlsYl-pW1SbVBPrT---E8Q2NwW7TjoeCyGc09RytvauI2B_ji1YAcehWZeLYNzn1WSbWpfGPj4nVZQgyJj5P076cEarvroWIncZKjPv-tC2Ot60e6m1pKlPIUbn562JlP7CbVOn501diYoInJmHfz7zsJxmV0Rimep8ZHF-dOxtE6ru9VFB832MtS9bX1SFns1E7QGcvebFtxOgiU53Nsi7XfvcMfTJ_j3Px-0_FfMJ6jeV9UXO6NpNI-sMpiDT3cHM2cPB3vB1OwPeXGYUz0ho78Zijzn8QONzqO0F__vOEwrsq_21yZ7s2mUrdkFk&amp;refId=hixuydEGo%2B%2BWD1Cv28dWbw%3D%3D&amp;trackingId=7E%2B5lp3yUoVW3P8RiD1NIg%3D%3D&amp;trk=flagship3_search_srp_jobs" TargetMode="Externa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s://www.knowit.dk/karriere/" TargetMode="External"/><Relationship Id="rId28" Type="http://schemas.openxmlformats.org/officeDocument/2006/relationships/footer" Target="footer1.xml"/><Relationship Id="rId10" Type="http://schemas.openxmlformats.org/officeDocument/2006/relationships/hyperlink" Target="https://xeniadesigns.dk/" TargetMode="External"/><Relationship Id="rId19" Type="http://schemas.openxmlformats.org/officeDocument/2006/relationships/image" Target="media/image9.jpeg"/><Relationship Id="rId4" Type="http://schemas.openxmlformats.org/officeDocument/2006/relationships/webSettings" Target="webSettings.xml"/><Relationship Id="rId9" Type="http://schemas.openxmlformats.org/officeDocument/2006/relationships/hyperlink" Target="https://www.loom.com/share/03495bb0c6814e1daf2666a0d1f1fe94?src=composer"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s://app.blisk.io/screenrecords/shared/f9ebda05-a527-47ec-a4f9-bd9d707c1bcf" TargetMode="External"/><Relationship Id="rId30"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400662-3A27-4826-9280-E9C08E137C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6</TotalTime>
  <Pages>13</Pages>
  <Words>2496</Words>
  <Characters>15230</Characters>
  <Application>Microsoft Office Word</Application>
  <DocSecurity>0</DocSecurity>
  <Lines>126</Lines>
  <Paragraphs>3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Xenia</dc:creator>
  <cp:keywords/>
  <dc:description/>
  <cp:lastModifiedBy>Charlotte Xenia</cp:lastModifiedBy>
  <cp:revision>289</cp:revision>
  <cp:lastPrinted>2024-02-27T10:30:00Z</cp:lastPrinted>
  <dcterms:created xsi:type="dcterms:W3CDTF">2024-02-11T18:23:00Z</dcterms:created>
  <dcterms:modified xsi:type="dcterms:W3CDTF">2024-02-27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eWacs46"/&gt;&lt;style id="http://www.zotero.org/styles/anglia-ruskin-erhvervsakademi-aarhus" locale="da-DK" hasBibliography="1" bibliographyStyleHasBeenSet="1"/&gt;&lt;prefs&gt;&lt;pref name="fieldType" value="F</vt:lpwstr>
  </property>
  <property fmtid="{D5CDD505-2E9C-101B-9397-08002B2CF9AE}" pid="3" name="ZOTERO_PREF_2">
    <vt:lpwstr>ield"/&gt;&lt;/prefs&gt;&lt;/data&gt;</vt:lpwstr>
  </property>
</Properties>
</file>